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5244336F" w:rsidR="007E1FF5" w:rsidRDefault="007E1FF5" w:rsidP="00184F56">
      <w:pPr>
        <w:spacing w:line="360" w:lineRule="auto"/>
      </w:pPr>
      <w:r>
        <w:t xml:space="preserve">Snake venom is best known for its ability to </w:t>
      </w:r>
      <w:r w:rsidR="00166FDA">
        <w:t xml:space="preserve">incapacitate </w:t>
      </w:r>
      <w:r>
        <w:t>prey</w:t>
      </w:r>
      <w:r w:rsidR="00166FDA">
        <w:t xml:space="preserve"> through </w:t>
      </w:r>
      <w:r w:rsidR="001E7A8C">
        <w:t>diverse</w:t>
      </w:r>
      <w:r w:rsidR="00166FDA">
        <w:t xml:space="preserve"> effects</w:t>
      </w:r>
      <w:r w:rsidR="001E7A8C">
        <w:t xml:space="preserve"> on key physiological systems</w:t>
      </w:r>
      <w:r>
        <w:t xml:space="preserve">,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 xml:space="preserve">comparative analysis </w:t>
      </w:r>
      <w:r w:rsidR="00686AF0">
        <w:t>we</w:t>
      </w:r>
      <w:r w:rsidR="00184F56">
        <w:t xml:space="preserve"> show that</w:t>
      </w:r>
      <w:r w:rsidR="00AB1B62">
        <w:t xml:space="preserve"> </w:t>
      </w:r>
      <w:r w:rsidR="00166FDA">
        <w:t>direct predator-prey interactions</w:t>
      </w:r>
      <w:r w:rsidR="00AB1B62">
        <w:t xml:space="preserve"> result in venom evolving higher potency towards species closely resembling their natural diet </w:t>
      </w:r>
      <w:r w:rsidR="00E37799">
        <w:t>while</w:t>
      </w:r>
      <w:r w:rsidR="00AB1B62">
        <w:t xml:space="preserve"> macroecological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612FE5F0" w:rsidR="00966F0B" w:rsidRDefault="005266A2" w:rsidP="00D91852">
      <w:pPr>
        <w:spacing w:line="360" w:lineRule="auto"/>
        <w:outlineLvl w:val="0"/>
        <w:rPr>
          <w:color w:val="FF0000"/>
        </w:rPr>
      </w:pPr>
      <w:commentRangeStart w:id="0"/>
      <w:r w:rsidRPr="005266A2">
        <w:rPr>
          <w:b/>
        </w:rPr>
        <w:t>Abstract</w:t>
      </w:r>
      <w:r w:rsidR="009C0D85">
        <w:rPr>
          <w:b/>
        </w:rPr>
        <w:t xml:space="preserve"> (</w:t>
      </w:r>
      <w:r w:rsidR="006B4792">
        <w:rPr>
          <w:b/>
        </w:rPr>
        <w:t>222</w:t>
      </w:r>
      <w:r w:rsidR="009C0D85">
        <w:rPr>
          <w:b/>
        </w:rPr>
        <w:t xml:space="preserve"> words – 250 max)</w:t>
      </w:r>
      <w:commentRangeEnd w:id="0"/>
      <w:r w:rsidR="006B4792">
        <w:rPr>
          <w:rStyle w:val="CommentReference"/>
        </w:rPr>
        <w:commentReference w:id="0"/>
      </w:r>
    </w:p>
    <w:p w14:paraId="49A85B95" w14:textId="245E3A5C" w:rsidR="00445922"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1E7A8C">
        <w:rPr>
          <w:color w:val="000000" w:themeColor="text1"/>
        </w:rPr>
        <w:t xml:space="preserve">the </w:t>
      </w:r>
      <w:r w:rsidR="004E24BD">
        <w:rPr>
          <w:color w:val="000000" w:themeColor="text1"/>
        </w:rPr>
        <w:t>functionality</w:t>
      </w:r>
      <w:r w:rsidR="001E7A8C">
        <w:rPr>
          <w:color w:val="000000" w:themeColor="text1"/>
        </w:rPr>
        <w:t xml:space="preserve"> of venom</w:t>
      </w:r>
      <w:r w:rsidR="00794346">
        <w:rPr>
          <w:color w:val="000000" w:themeColor="text1"/>
        </w:rPr>
        <w:t xml:space="preserve">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their 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test a range of hypothes</w:t>
      </w:r>
      <w:r w:rsidR="001E7A8C">
        <w:rPr>
          <w:color w:val="000000" w:themeColor="text1"/>
        </w:rPr>
        <w:t>e</w:t>
      </w:r>
      <w:r w:rsidR="00E70366">
        <w:rPr>
          <w:color w:val="000000" w:themeColor="text1"/>
        </w:rPr>
        <w:t>s relating to the drivers of venom evolution</w:t>
      </w:r>
      <w:ins w:id="1" w:author="Kevin Healy" w:date="2017-02-03T11:56:00Z">
        <w:r w:rsidR="00F70783">
          <w:rPr>
            <w:color w:val="000000" w:themeColor="text1"/>
          </w:rPr>
          <w:t>, including macroecological (body size) and trophic drivers ()</w:t>
        </w:r>
      </w:ins>
      <w:r w:rsidR="00E70366">
        <w:rPr>
          <w:color w:val="000000" w:themeColor="text1"/>
        </w:rPr>
        <w:t xml:space="preserve"> 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 </w:t>
      </w:r>
      <w:r w:rsidR="002E46FC">
        <w:rPr>
          <w:color w:val="000000" w:themeColor="text1"/>
        </w:rPr>
        <w:t xml:space="preserve">model </w:t>
      </w:r>
      <w:r w:rsidR="001E7A8C">
        <w:rPr>
          <w:color w:val="000000" w:themeColor="text1"/>
        </w:rPr>
        <w:t xml:space="preserve">non-natural </w:t>
      </w:r>
      <w:r w:rsidR="002E46FC">
        <w:rPr>
          <w:color w:val="000000" w:themeColor="text1"/>
        </w:rPr>
        <w:t>species</w:t>
      </w:r>
      <w:r w:rsidR="00BE2B42">
        <w:rPr>
          <w:color w:val="000000" w:themeColor="text1"/>
        </w:rPr>
        <w:t xml:space="preserve"> and</w:t>
      </w:r>
      <w:r w:rsidR="002E46FC">
        <w:rPr>
          <w:color w:val="000000" w:themeColor="text1"/>
        </w:rPr>
        <w:t xml:space="preserve"> observed</w:t>
      </w:r>
      <w:r w:rsidR="00BE2B42">
        <w:rPr>
          <w:color w:val="000000" w:themeColor="text1"/>
        </w:rPr>
        <w:t xml:space="preserve"> dietary species</w:t>
      </w:r>
      <w:r w:rsidR="001E7A8C">
        <w:rPr>
          <w:color w:val="000000" w:themeColor="text1"/>
        </w:rPr>
        <w:t xml:space="preserve"> in natural settings</w:t>
      </w:r>
      <w:r w:rsidR="00BE2B42">
        <w:rPr>
          <w:color w:val="000000" w:themeColor="text1"/>
        </w:rPr>
        <w:t xml:space="preserve">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for 99 species</w:t>
      </w:r>
      <w:ins w:id="2" w:author="Chris C" w:date="2017-01-23T18:04:00Z">
        <w:r w:rsidR="00EB261C">
          <w:rPr>
            <w:color w:val="000000" w:themeColor="text1"/>
          </w:rPr>
          <w:t xml:space="preserve"> of snakes</w:t>
        </w:r>
      </w:ins>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s linked with</w:t>
      </w:r>
      <w:r w:rsidR="009F4CEA">
        <w:rPr>
          <w:color w:val="000000" w:themeColor="text1"/>
        </w:rPr>
        <w:t xml:space="preserve"> prey taxonomy</w:t>
      </w:r>
      <w:r w:rsidR="00DE22EF">
        <w:rPr>
          <w:color w:val="000000" w:themeColor="text1"/>
        </w:rPr>
        <w:t>, with venom showing higher potencies when tested on species phylogenetically similar to</w:t>
      </w:r>
      <w:r w:rsidR="002E46FC">
        <w:rPr>
          <w:color w:val="000000" w:themeColor="text1"/>
        </w:rPr>
        <w:t xml:space="preserve"> </w:t>
      </w:r>
      <w:r w:rsidR="009F4CEA">
        <w:rPr>
          <w:color w:val="000000" w:themeColor="text1"/>
        </w:rPr>
        <w:t xml:space="preserve">species commonly found </w:t>
      </w:r>
      <w:r w:rsidR="002E46FC">
        <w:rPr>
          <w:color w:val="000000" w:themeColor="text1"/>
        </w:rPr>
        <w:t>in their</w:t>
      </w:r>
      <w:r w:rsidR="00DE22EF">
        <w:rPr>
          <w:color w:val="000000" w:themeColor="text1"/>
        </w:rPr>
        <w:t xml:space="preserve"> diet</w:t>
      </w:r>
      <w:r w:rsidR="001E7A8C">
        <w:rPr>
          <w:color w:val="000000" w:themeColor="text1"/>
        </w:rPr>
        <w:t>;</w:t>
      </w:r>
      <w:r w:rsidR="00DE22EF">
        <w:rPr>
          <w:color w:val="000000" w:themeColor="text1"/>
        </w:rPr>
        <w:t xml:space="preserve"> and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6B4792">
        <w:rPr>
          <w:color w:val="000000" w:themeColor="text1"/>
        </w:rPr>
        <w:t xml:space="preserve">scales </w:t>
      </w:r>
      <w:r w:rsidR="002E46FC">
        <w:rPr>
          <w:color w:val="000000" w:themeColor="text1"/>
        </w:rPr>
        <w:t>with metabolic rate</w:t>
      </w:r>
      <w:r w:rsidR="009F4CEA">
        <w:rPr>
          <w:color w:val="000000" w:themeColor="text1"/>
        </w:rPr>
        <w:t xml:space="preserve"> (</w:t>
      </w:r>
      <w:r w:rsidR="006B4792">
        <w:rPr>
          <w:color w:val="000000" w:themeColor="text1"/>
        </w:rPr>
        <w:t>increasing</w:t>
      </w:r>
      <w:r w:rsidR="009F4CEA">
        <w:rPr>
          <w:color w:val="000000" w:themeColor="text1"/>
        </w:rPr>
        <w:t xml:space="preserve"> with body mass)</w:t>
      </w:r>
      <w:r w:rsidR="002E46FC">
        <w:rPr>
          <w:color w:val="000000" w:themeColor="text1"/>
        </w:rPr>
        <w:t xml:space="preserve">, </w:t>
      </w:r>
      <w:r w:rsidR="006B4792">
        <w:rPr>
          <w:color w:val="000000" w:themeColor="text1"/>
        </w:rPr>
        <w:t xml:space="preserve">but </w:t>
      </w:r>
      <w:r w:rsidR="002E46FC">
        <w:rPr>
          <w:color w:val="000000" w:themeColor="text1"/>
        </w:rPr>
        <w:t xml:space="preserve">decreasing in </w:t>
      </w:r>
      <w:r w:rsidR="009F4CEA">
        <w:rPr>
          <w:color w:val="000000" w:themeColor="text1"/>
        </w:rPr>
        <w:t xml:space="preserve">habitats with </w:t>
      </w:r>
      <w:r w:rsidR="002E46FC">
        <w:rPr>
          <w:color w:val="000000" w:themeColor="text1"/>
        </w:rPr>
        <w:t>higher dimensional</w:t>
      </w:r>
      <w:r w:rsidR="009F4CEA">
        <w:rPr>
          <w:color w:val="000000" w:themeColor="text1"/>
        </w:rPr>
        <w:t>ity.</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9F4CEA">
        <w:rPr>
          <w:color w:val="000000" w:themeColor="text1"/>
        </w:rPr>
        <w:t>metabolic</w:t>
      </w:r>
      <w:r w:rsidR="00900087">
        <w:rPr>
          <w:color w:val="000000" w:themeColor="text1"/>
        </w:rPr>
        <w:t xml:space="preserve"> and </w:t>
      </w:r>
      <w:r w:rsidR="009F4CEA">
        <w:rPr>
          <w:color w:val="000000" w:themeColor="text1"/>
        </w:rPr>
        <w:t xml:space="preserve">environmental factors influencing </w:t>
      </w:r>
      <w:r w:rsidR="00900087">
        <w:rPr>
          <w:color w:val="000000" w:themeColor="text1"/>
        </w:rPr>
        <w:t xml:space="preserve">snake venom evolution and highlight </w:t>
      </w:r>
      <w:r w:rsidR="006B4792">
        <w:rPr>
          <w:color w:val="000000" w:themeColor="text1"/>
        </w:rPr>
        <w:t xml:space="preserve">a wider </w:t>
      </w:r>
      <w:r w:rsidR="00900087">
        <w:rPr>
          <w:color w:val="000000" w:themeColor="text1"/>
        </w:rPr>
        <w:t xml:space="preserve">potential role in </w:t>
      </w:r>
      <w:r w:rsidR="009C0D85">
        <w:rPr>
          <w:color w:val="000000" w:themeColor="text1"/>
        </w:rPr>
        <w:t xml:space="preserve">understanding </w:t>
      </w:r>
      <w:r w:rsidR="00E70366">
        <w:rPr>
          <w:color w:val="000000" w:themeColor="text1"/>
        </w:rPr>
        <w:t xml:space="preserve">the evolution </w:t>
      </w:r>
      <w:r w:rsidR="009C0D85">
        <w:rPr>
          <w:color w:val="000000" w:themeColor="text1"/>
        </w:rPr>
        <w:t>of</w:t>
      </w:r>
      <w:r w:rsidR="00900087">
        <w:rPr>
          <w:color w:val="000000" w:themeColor="text1"/>
        </w:rPr>
        <w:t xml:space="preserve"> predator</w:t>
      </w:r>
      <w:r w:rsidR="006B4792">
        <w:rPr>
          <w:color w:val="000000" w:themeColor="text1"/>
        </w:rPr>
        <w:t>-prey</w:t>
      </w:r>
      <w:r w:rsidR="00900087">
        <w:rPr>
          <w:color w:val="000000" w:themeColor="text1"/>
        </w:rPr>
        <w:t xml:space="preserve"> </w:t>
      </w:r>
      <w:r w:rsidR="006B4792">
        <w:rPr>
          <w:color w:val="000000" w:themeColor="text1"/>
        </w:rPr>
        <w:t xml:space="preserve">coevolution </w:t>
      </w:r>
      <w:r w:rsidR="00900087">
        <w:rPr>
          <w:color w:val="000000" w:themeColor="text1"/>
        </w:rPr>
        <w:t>in general.</w:t>
      </w: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Macroecology,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commentRangeStart w:id="3"/>
      <w:r w:rsidRPr="006B0A42">
        <w:rPr>
          <w:b/>
        </w:rPr>
        <w:lastRenderedPageBreak/>
        <w:t>Intro</w:t>
      </w:r>
      <w:r w:rsidR="006B0A42" w:rsidRPr="006B0A42">
        <w:rPr>
          <w:b/>
        </w:rPr>
        <w:t>duction</w:t>
      </w:r>
      <w:commentRangeEnd w:id="3"/>
      <w:r w:rsidR="00ED4D0F">
        <w:rPr>
          <w:rStyle w:val="CommentReference"/>
        </w:rPr>
        <w:commentReference w:id="3"/>
      </w:r>
    </w:p>
    <w:p w14:paraId="3DE7F4F1" w14:textId="04CEB635" w:rsidR="00770466" w:rsidRDefault="00F70783" w:rsidP="00F86E69">
      <w:pPr>
        <w:spacing w:line="360" w:lineRule="auto"/>
        <w:rPr>
          <w:ins w:id="4" w:author="Kevin Healy" w:date="2017-02-09T10:48:00Z"/>
        </w:rPr>
      </w:pPr>
      <w:ins w:id="5" w:author="Kevin Healy" w:date="2017-02-06T12:38:00Z">
        <w:r>
          <w:t>Snake venom is perhaps best known for its ability to incapacitate or disrupt the physiological systems of animals</w:t>
        </w:r>
      </w:ins>
      <w:ins w:id="6" w:author="Kevin Healy" w:date="2017-02-06T13:11:00Z">
        <w:r w:rsidR="00D143A9">
          <w:t xml:space="preserve">, as </w:t>
        </w:r>
      </w:ins>
      <w:ins w:id="7" w:author="Kevin Healy" w:date="2017-02-06T14:58:00Z">
        <w:r>
          <w:t>demonstrated</w:t>
        </w:r>
      </w:ins>
      <w:ins w:id="8" w:author="Kevin Healy" w:date="2017-02-06T13:11:00Z">
        <w:r>
          <w:t xml:space="preserve"> </w:t>
        </w:r>
      </w:ins>
      <w:ins w:id="9" w:author="Kevin Healy" w:date="2017-02-06T12:38:00Z">
        <w:r>
          <w:t xml:space="preserve">by </w:t>
        </w:r>
      </w:ins>
      <w:ins w:id="10" w:author="Kevin Healy" w:date="2017-02-06T14:58:00Z">
        <w:r>
          <w:t xml:space="preserve">species such as </w:t>
        </w:r>
      </w:ins>
      <w:ins w:id="11" w:author="Kevin Healy" w:date="2017-02-06T15:15:00Z">
        <w:r>
          <w:t>Russel’s viper (</w:t>
        </w:r>
        <w:r w:rsidRPr="00F32B46">
          <w:rPr>
            <w:i/>
          </w:rPr>
          <w:t>Daboia russelii</w:t>
        </w:r>
        <w:r>
          <w:t>)</w:t>
        </w:r>
      </w:ins>
      <w:ins w:id="12" w:author="Kevin Healy" w:date="2017-02-06T15:16:00Z">
        <w:r>
          <w:t>, which</w:t>
        </w:r>
      </w:ins>
      <w:ins w:id="13" w:author="Kevin Healy" w:date="2017-02-06T15:15:00Z">
        <w:r>
          <w:t xml:space="preserve"> </w:t>
        </w:r>
        <w:r w:rsidRPr="00332BFB">
          <w:t>possess enough</w:t>
        </w:r>
        <w:r>
          <w:t xml:space="preserve"> potent venom</w:t>
        </w:r>
        <w:r w:rsidRPr="00332BFB">
          <w:t xml:space="preserve"> to incapacitate</w:t>
        </w:r>
        <w:r>
          <w:t xml:space="preserve"> </w:t>
        </w:r>
      </w:ins>
      <w:ins w:id="14" w:author="Kevin Healy" w:date="2017-02-06T16:36:00Z">
        <w:r>
          <w:t>tens</w:t>
        </w:r>
      </w:ins>
      <w:ins w:id="15" w:author="Kevin Healy" w:date="2017-02-06T15:15:00Z">
        <w:r>
          <w:t xml:space="preserve"> of thousands of potential prey items</w:t>
        </w:r>
      </w:ins>
      <w:ins w:id="16" w:author="Kevin Healy" w:date="2017-02-06T15:16:00Z">
        <w:r>
          <w:t xml:space="preserve"> </w:t>
        </w:r>
        <w:r>
          <w:fldChar w:fldCharType="begin"/>
        </w:r>
        <w:r>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fldChar w:fldCharType="separate"/>
        </w:r>
        <w:r>
          <w:rPr>
            <w:noProof/>
          </w:rPr>
          <w:t>(</w:t>
        </w:r>
        <w:r>
          <w:fldChar w:fldCharType="begin"/>
        </w:r>
        <w:r>
          <w:instrText xml:space="preserve"> HYPERLINK \l "_ENREF_8" \o "Minton, 1980 #200" </w:instrText>
        </w:r>
        <w:r>
          <w:fldChar w:fldCharType="separate"/>
        </w:r>
        <w:r>
          <w:rPr>
            <w:noProof/>
          </w:rPr>
          <w:t>8</w:t>
        </w:r>
        <w:r>
          <w:rPr>
            <w:noProof/>
          </w:rPr>
          <w:fldChar w:fldCharType="end"/>
        </w:r>
        <w:r>
          <w:rPr>
            <w:noProof/>
          </w:rPr>
          <w:t>)</w:t>
        </w:r>
        <w:r>
          <w:fldChar w:fldCharType="end"/>
        </w:r>
      </w:ins>
      <w:ins w:id="17" w:author="Kevin Healy" w:date="2017-02-09T10:26:00Z">
        <w:r w:rsidR="00D143A9">
          <w:t xml:space="preserve"> (Figure 1) </w:t>
        </w:r>
      </w:ins>
      <w:ins w:id="18" w:author="Kevin Healy" w:date="2017-02-06T12:40:00Z">
        <w:r>
          <w:t>.</w:t>
        </w:r>
      </w:ins>
      <w:ins w:id="19" w:author="Kevin Healy" w:date="2017-02-06T12:43:00Z">
        <w:r>
          <w:t xml:space="preserve"> From a human perspective</w:t>
        </w:r>
      </w:ins>
      <w:ins w:id="20" w:author="Kevin Healy" w:date="2017-02-06T12:40:00Z">
        <w:r>
          <w:t xml:space="preserve"> </w:t>
        </w:r>
      </w:ins>
      <w:ins w:id="21" w:author="Kevin Healy" w:date="2017-02-06T12:43:00Z">
        <w:r>
          <w:t>this</w:t>
        </w:r>
      </w:ins>
      <w:r w:rsidR="005E167B">
        <w:t xml:space="preserve"> propert</w:t>
      </w:r>
      <w:r w:rsidR="0050288B">
        <w:t>y</w:t>
      </w:r>
      <w:ins w:id="22" w:author="Kevin Healy" w:date="2017-02-06T12:43:00Z">
        <w:r>
          <w:t xml:space="preserve"> of venom</w:t>
        </w:r>
      </w:ins>
      <w:r w:rsidR="005E167B">
        <w:t xml:space="preserve"> </w:t>
      </w:r>
      <w:r w:rsidR="0050288B">
        <w:t xml:space="preserve">has made </w:t>
      </w:r>
      <w:r w:rsidR="00FB0915">
        <w:t>it</w:t>
      </w:r>
      <w:r w:rsidR="005E167B">
        <w:t xml:space="preserve"> </w:t>
      </w:r>
      <w:ins w:id="23" w:author="Kevin Healy" w:date="2017-02-06T12:43:00Z">
        <w:r>
          <w:t xml:space="preserve">not only </w:t>
        </w:r>
      </w:ins>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 xml:space="preserve"> </w:t>
      </w:r>
      <w:ins w:id="24" w:author="Kevin Healy" w:date="2017-02-06T12:44:00Z">
        <w:r>
          <w:t>but</w:t>
        </w:r>
        <w:r w:rsidRPr="00332BFB">
          <w:t xml:space="preserve"> </w:t>
        </w:r>
      </w:ins>
      <w:r w:rsidR="003B5958" w:rsidRPr="00332BFB">
        <w:t>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DF1FE6">
          <w:rPr>
            <w:noProof/>
          </w:rPr>
          <w:t>2</w:t>
        </w:r>
      </w:hyperlink>
      <w:r w:rsidR="00E002D0">
        <w:rPr>
          <w:noProof/>
        </w:rPr>
        <w:t>)</w:t>
      </w:r>
      <w:r w:rsidR="00E002D0">
        <w:fldChar w:fldCharType="end"/>
      </w:r>
      <w:r w:rsidR="00E002D0">
        <w:t>.</w:t>
      </w:r>
      <w:ins w:id="25" w:author="Kevin Healy" w:date="2017-02-06T13:03:00Z">
        <w:r>
          <w:t xml:space="preserve"> </w:t>
        </w:r>
      </w:ins>
      <w:ins w:id="26" w:author="Kevin Healy" w:date="2017-02-09T10:41:00Z">
        <w:r w:rsidR="00F86E69">
          <w:t xml:space="preserve">Although </w:t>
        </w:r>
      </w:ins>
      <w:del w:id="27" w:author="Kevin Healy" w:date="2017-02-09T10:41:00Z">
        <w:r w:rsidR="00D143A9" w:rsidDel="00F86E69">
          <w:delText xml:space="preserve">While </w:delText>
        </w:r>
      </w:del>
      <w:ins w:id="28" w:author="Kevin Healy" w:date="2017-02-09T10:29:00Z">
        <w:r w:rsidR="00D143A9">
          <w:t>particularly</w:t>
        </w:r>
      </w:ins>
      <w:ins w:id="29" w:author="Kevin Healy" w:date="2017-02-09T10:28:00Z">
        <w:r w:rsidR="00D143A9">
          <w:t xml:space="preserve"> lethal </w:t>
        </w:r>
      </w:ins>
      <w:ins w:id="30" w:author="Kevin Healy" w:date="2017-02-09T10:29:00Z">
        <w:r w:rsidR="00D143A9">
          <w:t>venoms</w:t>
        </w:r>
      </w:ins>
      <w:ins w:id="31" w:author="Kevin Healy" w:date="2017-02-09T10:31:00Z">
        <w:r w:rsidR="00D143A9">
          <w:t xml:space="preserve"> are often the main focus of attention</w:t>
        </w:r>
      </w:ins>
      <w:ins w:id="32" w:author="Kevin Healy" w:date="2017-02-09T10:28:00Z">
        <w:r w:rsidR="00D143A9">
          <w:t>,</w:t>
        </w:r>
      </w:ins>
      <w:ins w:id="33" w:author="Kevin Healy" w:date="2017-02-06T13:01:00Z">
        <w:r>
          <w:t xml:space="preserve"> </w:t>
        </w:r>
      </w:ins>
      <w:ins w:id="34" w:author="Kevin Healy" w:date="2017-02-09T10:29:00Z">
        <w:r w:rsidR="00D143A9">
          <w:t xml:space="preserve">the </w:t>
        </w:r>
      </w:ins>
      <w:ins w:id="35" w:author="Kevin Healy" w:date="2017-02-06T13:01:00Z">
        <w:r>
          <w:t>ability to incapacitate prey</w:t>
        </w:r>
      </w:ins>
      <w:ins w:id="36" w:author="Kevin Healy" w:date="2017-02-08T22:49:00Z">
        <w:r w:rsidR="001C6CF3">
          <w:t xml:space="preserve"> using venom</w:t>
        </w:r>
      </w:ins>
      <w:ins w:id="37" w:author="Kevin Healy" w:date="2017-02-09T10:29:00Z">
        <w:r w:rsidR="00D143A9">
          <w:t xml:space="preserve"> ranges widely amount snake species</w:t>
        </w:r>
      </w:ins>
      <w:ins w:id="38" w:author="Kevin Healy" w:date="2017-02-08T22:46:00Z">
        <w:r w:rsidR="001C6CF3">
          <w:t>,</w:t>
        </w:r>
      </w:ins>
      <w:ins w:id="39" w:author="Kevin Healy" w:date="2017-02-08T22:47:00Z">
        <w:r w:rsidR="001C6CF3">
          <w:t xml:space="preserve"> from </w:t>
        </w:r>
      </w:ins>
      <w:ins w:id="40" w:author="Kevin Healy" w:date="2017-02-09T10:29:00Z">
        <w:r w:rsidR="00D143A9">
          <w:t>those</w:t>
        </w:r>
      </w:ins>
      <w:ins w:id="41" w:author="Kevin Healy" w:date="2017-02-08T22:47:00Z">
        <w:r w:rsidR="001C6CF3">
          <w:t xml:space="preserve"> unable to </w:t>
        </w:r>
      </w:ins>
      <w:ins w:id="42" w:author="Kevin Healy" w:date="2017-02-08T22:49:00Z">
        <w:r w:rsidR="001C6CF3">
          <w:t>incapacitate</w:t>
        </w:r>
      </w:ins>
      <w:ins w:id="43" w:author="Kevin Healy" w:date="2017-02-08T22:47:00Z">
        <w:r w:rsidR="001C6CF3">
          <w:t xml:space="preserve"> </w:t>
        </w:r>
      </w:ins>
      <w:ins w:id="44" w:author="Kevin Healy" w:date="2017-02-08T22:49:00Z">
        <w:r w:rsidR="00A425F7">
          <w:t xml:space="preserve">animals larger than a few grams to </w:t>
        </w:r>
      </w:ins>
      <w:ins w:id="45" w:author="Kevin Healy" w:date="2017-02-09T10:29:00Z">
        <w:r w:rsidR="00D143A9">
          <w:t>species</w:t>
        </w:r>
      </w:ins>
      <w:ins w:id="46" w:author="Kevin Healy" w:date="2017-02-08T22:49:00Z">
        <w:r w:rsidR="00A425F7">
          <w:t xml:space="preserve"> </w:t>
        </w:r>
      </w:ins>
      <w:ins w:id="47" w:author="Kevin Healy" w:date="2017-02-08T22:50:00Z">
        <w:r w:rsidR="00A425F7">
          <w:t>capable</w:t>
        </w:r>
      </w:ins>
      <w:ins w:id="48" w:author="Kevin Healy" w:date="2017-02-08T22:49:00Z">
        <w:r w:rsidR="00A425F7">
          <w:t xml:space="preserve"> of subduing in excess of 10,000 </w:t>
        </w:r>
      </w:ins>
      <w:ins w:id="49" w:author="Kevin Healy" w:date="2017-02-09T10:30:00Z">
        <w:r w:rsidR="00D143A9">
          <w:t>laboratory</w:t>
        </w:r>
      </w:ins>
      <w:ins w:id="50" w:author="Kevin Healy" w:date="2017-02-08T22:50:00Z">
        <w:r w:rsidR="00A425F7">
          <w:t xml:space="preserve"> animals (figure 1). </w:t>
        </w:r>
      </w:ins>
      <w:ins w:id="51" w:author="Kevin Healy" w:date="2017-02-09T10:41:00Z">
        <w:r w:rsidR="00F86E69">
          <w:t>While</w:t>
        </w:r>
      </w:ins>
      <w:r>
        <w:t xml:space="preserve"> </w:t>
      </w:r>
      <w:ins w:id="52" w:author="Kevin Healy" w:date="2017-02-06T13:05:00Z">
        <w:r>
          <w:t xml:space="preserve">understanding </w:t>
        </w:r>
      </w:ins>
      <w:ins w:id="53" w:author="Kevin Healy" w:date="2017-02-06T16:56:00Z">
        <w:r>
          <w:t>this variation</w:t>
        </w:r>
      </w:ins>
      <w:ins w:id="54" w:author="Kevin Healy" w:date="2017-02-09T10:27:00Z">
        <w:r w:rsidR="00D143A9">
          <w:t xml:space="preserve"> </w:t>
        </w:r>
      </w:ins>
      <w:ins w:id="55" w:author="Kevin Healy" w:date="2017-02-09T10:42:00Z">
        <w:r w:rsidR="00F86E69">
          <w:t xml:space="preserve">is important from </w:t>
        </w:r>
      </w:ins>
      <w:ins w:id="56" w:author="Kevin Healy" w:date="2017-02-09T10:27:00Z">
        <w:r w:rsidR="00D143A9">
          <w:t>both medical</w:t>
        </w:r>
      </w:ins>
      <w:ins w:id="57" w:author="Kevin Healy" w:date="2017-02-09T10:42:00Z">
        <w:r w:rsidR="00F86E69">
          <w:t xml:space="preserve"> (refs)</w:t>
        </w:r>
      </w:ins>
      <w:ins w:id="58" w:author="Kevin Healy" w:date="2017-02-09T10:27:00Z">
        <w:r w:rsidR="00D143A9">
          <w:t xml:space="preserve"> and evolutionary viewpoint (</w:t>
        </w:r>
      </w:ins>
      <w:ins w:id="59" w:author="Kevin Healy" w:date="2017-02-09T10:28:00Z">
        <w:r w:rsidR="00D143A9">
          <w:t>refs</w:t>
        </w:r>
      </w:ins>
      <w:ins w:id="60" w:author="Kevin Healy" w:date="2017-02-09T10:27:00Z">
        <w:r w:rsidR="00D143A9">
          <w:t>)</w:t>
        </w:r>
      </w:ins>
      <w:ins w:id="61" w:author="Kevin Healy" w:date="2017-02-06T16:57:00Z">
        <w:r>
          <w:t xml:space="preserve"> </w:t>
        </w:r>
      </w:ins>
      <w:ins w:id="62" w:author="Kevin Healy" w:date="2017-02-09T10:35:00Z">
        <w:r w:rsidR="00D143A9">
          <w:t xml:space="preserve">little is known about the drivers of this </w:t>
        </w:r>
      </w:ins>
      <w:del w:id="63" w:author="Kevin Healy" w:date="2017-02-09T10:55:00Z">
        <w:r w:rsidR="00D143A9" w:rsidDel="00770466">
          <w:delText>variation</w:delText>
        </w:r>
      </w:del>
      <w:ins w:id="64" w:author="Kevin Healy" w:date="2017-02-09T10:55:00Z">
        <w:r w:rsidR="00770466">
          <w:t>disparity</w:t>
        </w:r>
      </w:ins>
      <w:r w:rsidR="00D143A9">
        <w:t xml:space="preserve"> </w:t>
      </w:r>
      <w:ins w:id="65" w:author="Kevin Healy" w:date="2017-02-09T10:35:00Z">
        <w:r w:rsidR="00D143A9">
          <w:t xml:space="preserve">amongst species. For example, </w:t>
        </w:r>
      </w:ins>
      <w:ins w:id="66" w:author="Kevin Healy" w:date="2017-02-09T10:36:00Z">
        <w:r w:rsidR="00F86E69">
          <w:t xml:space="preserve">while several studies have explored </w:t>
        </w:r>
      </w:ins>
      <w:ins w:id="67" w:author="Kevin Healy" w:date="2017-02-09T10:37:00Z">
        <w:r w:rsidR="00F86E69">
          <w:t xml:space="preserve">whether venoms are </w:t>
        </w:r>
      </w:ins>
      <w:ins w:id="68" w:author="Kevin Healy" w:date="2017-02-09T10:38:00Z">
        <w:r w:rsidR="00F86E69">
          <w:t>evolved</w:t>
        </w:r>
      </w:ins>
      <w:ins w:id="69" w:author="Kevin Healy" w:date="2017-02-09T10:37:00Z">
        <w:r w:rsidR="00F86E69">
          <w:t xml:space="preserve"> to have higher potency </w:t>
        </w:r>
      </w:ins>
      <w:ins w:id="70" w:author="Kevin Healy" w:date="2017-02-09T10:38:00Z">
        <w:r w:rsidR="00F86E69">
          <w:t>towards species commonly found in the diet (refs), these are typically focused at lower taxonomic levels</w:t>
        </w:r>
      </w:ins>
      <w:ins w:id="71" w:author="Kevin Healy" w:date="2017-02-09T10:42:00Z">
        <w:r w:rsidR="00F86E69">
          <w:t xml:space="preserve">. This lack of </w:t>
        </w:r>
      </w:ins>
      <w:ins w:id="72" w:author="Kevin Healy" w:date="2017-02-09T10:43:00Z">
        <w:r w:rsidR="00F86E69">
          <w:t xml:space="preserve">venom comparisons across broad </w:t>
        </w:r>
      </w:ins>
      <w:ins w:id="73" w:author="Kevin Healy" w:date="2017-02-09T10:44:00Z">
        <w:r w:rsidR="00F86E69">
          <w:t>taxonomic</w:t>
        </w:r>
      </w:ins>
      <w:ins w:id="74" w:author="Kevin Healy" w:date="2017-02-09T10:43:00Z">
        <w:r w:rsidR="00F86E69">
          <w:t xml:space="preserve"> </w:t>
        </w:r>
      </w:ins>
      <w:ins w:id="75" w:author="Kevin Healy" w:date="2017-02-09T10:44:00Z">
        <w:r w:rsidR="00F86E69">
          <w:t>ranges</w:t>
        </w:r>
      </w:ins>
      <w:ins w:id="76" w:author="Kevin Healy" w:date="2017-02-09T10:43:00Z">
        <w:r w:rsidR="00F86E69">
          <w:t xml:space="preserve"> has</w:t>
        </w:r>
      </w:ins>
      <w:ins w:id="77" w:author="Kevin Healy" w:date="2017-02-09T10:38:00Z">
        <w:r w:rsidR="00F86E69">
          <w:t xml:space="preserve"> </w:t>
        </w:r>
      </w:ins>
      <w:ins w:id="78" w:author="Kevin Healy" w:date="2017-02-09T10:43:00Z">
        <w:r w:rsidR="00F86E69">
          <w:t>made</w:t>
        </w:r>
      </w:ins>
      <w:ins w:id="79" w:author="Kevin Healy" w:date="2017-02-09T10:38:00Z">
        <w:r w:rsidR="00F86E69">
          <w:t xml:space="preserve"> inferences of general patterns difficult, so much so that </w:t>
        </w:r>
      </w:ins>
      <w:ins w:id="80" w:author="Kevin Healy" w:date="2017-02-09T10:44:00Z">
        <w:r w:rsidR="00F86E69">
          <w:t xml:space="preserve">even whether venom is </w:t>
        </w:r>
      </w:ins>
      <w:ins w:id="81" w:author="Kevin Healy" w:date="2017-02-09T10:45:00Z">
        <w:r w:rsidR="00F86E69">
          <w:t>generally</w:t>
        </w:r>
      </w:ins>
      <w:ins w:id="82" w:author="Kevin Healy" w:date="2017-02-09T10:44:00Z">
        <w:r w:rsidR="00F86E69">
          <w:t xml:space="preserve"> </w:t>
        </w:r>
      </w:ins>
      <w:ins w:id="83" w:author="Kevin Healy" w:date="2017-02-09T10:45:00Z">
        <w:r w:rsidR="00F86E69">
          <w:t>influenced</w:t>
        </w:r>
      </w:ins>
      <w:ins w:id="84" w:author="Kevin Healy" w:date="2017-02-09T10:44:00Z">
        <w:r w:rsidR="00F86E69">
          <w:t xml:space="preserve"> </w:t>
        </w:r>
      </w:ins>
      <w:ins w:id="85" w:author="Kevin Healy" w:date="2017-02-09T10:45:00Z">
        <w:r w:rsidR="00F86E69">
          <w:t xml:space="preserve">by prey identity is still under question (ref). </w:t>
        </w:r>
      </w:ins>
      <w:ins w:id="86" w:author="Kevin Healy" w:date="2017-02-09T10:47:00Z">
        <w:r w:rsidR="00770466">
          <w:t>Furthermore,</w:t>
        </w:r>
      </w:ins>
      <w:ins w:id="87" w:author="Kevin Healy" w:date="2017-02-09T10:50:00Z">
        <w:r w:rsidR="00770466">
          <w:t xml:space="preserve"> as venom is a </w:t>
        </w:r>
      </w:ins>
      <w:ins w:id="88" w:author="Kevin Healy" w:date="2017-02-09T10:51:00Z">
        <w:r w:rsidR="00770466">
          <w:t>quantifiable</w:t>
        </w:r>
      </w:ins>
      <w:ins w:id="89" w:author="Kevin Healy" w:date="2017-02-09T10:50:00Z">
        <w:r w:rsidR="00770466">
          <w:t xml:space="preserve"> </w:t>
        </w:r>
      </w:ins>
      <w:ins w:id="90" w:author="Kevin Healy" w:date="2017-02-09T10:51:00Z">
        <w:r w:rsidR="00770466">
          <w:t xml:space="preserve">trait in terms of its primarily predatory role </w:t>
        </w:r>
      </w:ins>
      <w:ins w:id="91" w:author="Kevin Healy" w:date="2017-02-09T10:48:00Z">
        <w:r w:rsidR="00770466">
          <w:t xml:space="preserve">identifying </w:t>
        </w:r>
      </w:ins>
      <w:ins w:id="92" w:author="Kevin Healy" w:date="2017-02-09T10:49:00Z">
        <w:r w:rsidR="00770466">
          <w:t>such general patterns, including the influence of trophic</w:t>
        </w:r>
      </w:ins>
      <w:ins w:id="93" w:author="Kevin Healy" w:date="2017-02-09T10:51:00Z">
        <w:r w:rsidR="00770466">
          <w:t xml:space="preserve"> </w:t>
        </w:r>
      </w:ins>
      <w:ins w:id="94" w:author="Kevin Healy" w:date="2017-02-09T10:49:00Z">
        <w:r w:rsidR="00770466">
          <w:t>and macroecological factors</w:t>
        </w:r>
      </w:ins>
      <w:ins w:id="95" w:author="Kevin Healy" w:date="2017-02-09T10:50:00Z">
        <w:r w:rsidR="00770466">
          <w:t xml:space="preserve">, will </w:t>
        </w:r>
      </w:ins>
      <w:ins w:id="96" w:author="Kevin Healy" w:date="2017-02-09T10:51:00Z">
        <w:r w:rsidR="00770466">
          <w:t xml:space="preserve">also have relevance to our </w:t>
        </w:r>
      </w:ins>
      <w:ins w:id="97" w:author="Kevin Healy" w:date="2017-02-09T10:52:00Z">
        <w:r w:rsidR="00770466">
          <w:t>understanding</w:t>
        </w:r>
      </w:ins>
      <w:ins w:id="98" w:author="Kevin Healy" w:date="2017-02-09T10:51:00Z">
        <w:r w:rsidR="00770466">
          <w:t xml:space="preserve"> of the evolution of predator traits in general.</w:t>
        </w:r>
      </w:ins>
    </w:p>
    <w:p w14:paraId="272E18DD" w14:textId="77777777" w:rsidR="00770466" w:rsidRDefault="00770466" w:rsidP="00F86E69">
      <w:pPr>
        <w:spacing w:line="360" w:lineRule="auto"/>
        <w:rPr>
          <w:ins w:id="99" w:author="Kevin Healy" w:date="2017-02-09T10:48:00Z"/>
        </w:rPr>
      </w:pPr>
    </w:p>
    <w:p w14:paraId="2AC01CFB" w14:textId="15AD5DE6" w:rsidR="00F70783" w:rsidRDefault="00A425F7" w:rsidP="00D3303D">
      <w:pPr>
        <w:spacing w:line="360" w:lineRule="auto"/>
        <w:jc w:val="center"/>
      </w:pPr>
      <w:r>
        <w:rPr>
          <w:noProof/>
        </w:rPr>
        <w:lastRenderedPageBreak/>
        <w:drawing>
          <wp:inline distT="0" distB="0" distL="0" distR="0" wp14:anchorId="03082271" wp14:editId="3E0E985A">
            <wp:extent cx="4623435" cy="4186797"/>
            <wp:effectExtent l="0" t="0" r="0" b="0"/>
            <wp:docPr id="3" name="Picture 3" descr="Hist_table_f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5499" cy="4188666"/>
                    </a:xfrm>
                    <a:prstGeom prst="rect">
                      <a:avLst/>
                    </a:prstGeom>
                    <a:noFill/>
                    <a:ln>
                      <a:noFill/>
                    </a:ln>
                  </pic:spPr>
                </pic:pic>
              </a:graphicData>
            </a:graphic>
          </wp:inline>
        </w:drawing>
      </w:r>
    </w:p>
    <w:p w14:paraId="03467801" w14:textId="14B5918B" w:rsidR="004F4D94" w:rsidRPr="0069362A" w:rsidRDefault="004F4D94" w:rsidP="00D3303D">
      <w:pPr>
        <w:spacing w:line="360" w:lineRule="auto"/>
        <w:rPr>
          <w:ins w:id="100" w:author="Kevin Healy" w:date="2017-02-09T10:25:00Z"/>
          <w:sz w:val="20"/>
          <w:szCs w:val="20"/>
          <w:lang w:val="en-IE"/>
        </w:rPr>
      </w:pPr>
      <w:ins w:id="101" w:author="Kevin Healy" w:date="2017-02-09T10:25:00Z">
        <w:r w:rsidRPr="0069362A">
          <w:rPr>
            <w:sz w:val="20"/>
            <w:szCs w:val="20"/>
            <w:lang w:val="en-IE"/>
          </w:rPr>
          <w:t xml:space="preserve">Figure 1. </w:t>
        </w:r>
      </w:ins>
      <w:ins w:id="102" w:author="Kevin Healy" w:date="2017-02-09T10:56:00Z">
        <w:r w:rsidR="00EF254F" w:rsidRPr="0069362A">
          <w:rPr>
            <w:sz w:val="20"/>
            <w:szCs w:val="20"/>
            <w:lang w:val="en-IE"/>
          </w:rPr>
          <w:t xml:space="preserve">Histogram and density plot of the </w:t>
        </w:r>
      </w:ins>
      <w:ins w:id="103" w:author="Kevin Healy" w:date="2017-02-09T11:01:00Z">
        <w:r w:rsidR="00EF254F" w:rsidRPr="0069362A">
          <w:rPr>
            <w:sz w:val="20"/>
            <w:szCs w:val="20"/>
            <w:lang w:val="en-IE"/>
          </w:rPr>
          <w:t xml:space="preserve">animal </w:t>
        </w:r>
      </w:ins>
      <w:ins w:id="104" w:author="Kevin Healy" w:date="2017-02-09T10:57:00Z">
        <w:r w:rsidR="00EF254F" w:rsidRPr="0069362A">
          <w:rPr>
            <w:sz w:val="20"/>
            <w:szCs w:val="20"/>
            <w:lang w:val="en-IE"/>
          </w:rPr>
          <w:t xml:space="preserve">mass (kg) that snakes </w:t>
        </w:r>
      </w:ins>
      <w:ins w:id="105" w:author="Kevin Healy" w:date="2017-02-09T10:58:00Z">
        <w:r w:rsidR="00EF254F" w:rsidRPr="0069362A">
          <w:rPr>
            <w:sz w:val="20"/>
            <w:szCs w:val="20"/>
            <w:lang w:val="en-IE"/>
          </w:rPr>
          <w:t>species can impart a 50% mortality rate on</w:t>
        </w:r>
      </w:ins>
      <w:ins w:id="106" w:author="Kevin Healy" w:date="2017-02-09T11:01:00Z">
        <w:r w:rsidR="00EF254F" w:rsidRPr="0069362A">
          <w:rPr>
            <w:sz w:val="20"/>
            <w:szCs w:val="20"/>
            <w:lang w:val="en-IE"/>
          </w:rPr>
          <w:t xml:space="preserve"> (</w:t>
        </w:r>
        <w:r w:rsidR="0069362A">
          <w:rPr>
            <w:sz w:val="20"/>
            <w:szCs w:val="20"/>
            <w:lang w:val="en-IE"/>
          </w:rPr>
          <w:t>2</w:t>
        </w:r>
      </w:ins>
      <w:ins w:id="107" w:author="Kevin Healy" w:date="2017-02-09T14:47:00Z">
        <w:r w:rsidR="0069362A">
          <w:rPr>
            <w:sz w:val="20"/>
            <w:szCs w:val="20"/>
            <w:lang w:val="en-IE"/>
          </w:rPr>
          <w:t>82</w:t>
        </w:r>
      </w:ins>
      <w:ins w:id="108" w:author="Kevin Healy" w:date="2017-02-09T11:01:00Z">
        <w:r w:rsidR="0069362A">
          <w:rPr>
            <w:sz w:val="20"/>
            <w:szCs w:val="20"/>
            <w:lang w:val="en-IE"/>
          </w:rPr>
          <w:t xml:space="preserve"> observations</w:t>
        </w:r>
      </w:ins>
      <w:ins w:id="109" w:author="Kevin Healy" w:date="2017-02-09T14:47:00Z">
        <w:r w:rsidR="0069362A">
          <w:rPr>
            <w:sz w:val="20"/>
            <w:szCs w:val="20"/>
            <w:lang w:val="en-IE"/>
          </w:rPr>
          <w:t>,</w:t>
        </w:r>
      </w:ins>
      <w:ins w:id="110" w:author="Kevin Healy" w:date="2017-02-09T11:01:00Z">
        <w:r w:rsidR="005B016A">
          <w:rPr>
            <w:sz w:val="20"/>
            <w:szCs w:val="20"/>
            <w:lang w:val="en-IE"/>
          </w:rPr>
          <w:t xml:space="preserve"> 104</w:t>
        </w:r>
        <w:r w:rsidR="00EF254F" w:rsidRPr="0069362A">
          <w:rPr>
            <w:sz w:val="20"/>
            <w:szCs w:val="20"/>
            <w:lang w:val="en-IE"/>
          </w:rPr>
          <w:t xml:space="preserve"> species)</w:t>
        </w:r>
      </w:ins>
      <w:ins w:id="111" w:author="Kevin Healy" w:date="2017-02-09T10:58:00Z">
        <w:r w:rsidR="00EF254F" w:rsidRPr="0069362A">
          <w:rPr>
            <w:sz w:val="20"/>
            <w:szCs w:val="20"/>
            <w:lang w:val="en-IE"/>
          </w:rPr>
          <w:t>.</w:t>
        </w:r>
      </w:ins>
      <w:ins w:id="112" w:author="Kevin Healy" w:date="2017-02-09T10:57:00Z">
        <w:r w:rsidR="00EF254F" w:rsidRPr="0069362A">
          <w:rPr>
            <w:sz w:val="20"/>
            <w:szCs w:val="20"/>
            <w:lang w:val="en-IE"/>
          </w:rPr>
          <w:t xml:space="preserve"> </w:t>
        </w:r>
      </w:ins>
      <w:ins w:id="113" w:author="Kevin Healy" w:date="2017-02-09T10:58:00Z">
        <w:r w:rsidR="00EF254F" w:rsidRPr="0069362A">
          <w:rPr>
            <w:sz w:val="20"/>
            <w:szCs w:val="20"/>
            <w:lang w:val="en-IE"/>
          </w:rPr>
          <w:t>This was calculated as LD</w:t>
        </w:r>
        <w:r w:rsidR="00EF254F" w:rsidRPr="0069362A">
          <w:rPr>
            <w:sz w:val="20"/>
            <w:szCs w:val="20"/>
            <w:vertAlign w:val="subscript"/>
            <w:lang w:val="en-IE"/>
          </w:rPr>
          <w:t>50</w:t>
        </w:r>
        <w:r w:rsidR="00EF254F" w:rsidRPr="0069362A">
          <w:rPr>
            <w:sz w:val="20"/>
            <w:szCs w:val="20"/>
            <w:lang w:val="en-IE"/>
          </w:rPr>
          <w:t xml:space="preserve"> (mg/kg) by the </w:t>
        </w:r>
      </w:ins>
      <w:ins w:id="114" w:author="Kevin Healy" w:date="2017-02-09T10:59:00Z">
        <w:r w:rsidR="00EF254F" w:rsidRPr="0069362A">
          <w:rPr>
            <w:sz w:val="20"/>
            <w:szCs w:val="20"/>
            <w:lang w:val="en-IE"/>
          </w:rPr>
          <w:t>average volume of dried venom available to a species. Measurement routes of LD</w:t>
        </w:r>
        <w:r w:rsidR="00EF254F" w:rsidRPr="0069362A">
          <w:rPr>
            <w:sz w:val="20"/>
            <w:szCs w:val="20"/>
            <w:vertAlign w:val="subscript"/>
            <w:lang w:val="en-IE"/>
          </w:rPr>
          <w:t>50</w:t>
        </w:r>
        <w:r w:rsidR="00EF254F" w:rsidRPr="0069362A">
          <w:rPr>
            <w:sz w:val="20"/>
            <w:szCs w:val="20"/>
            <w:lang w:val="en-IE"/>
          </w:rPr>
          <w:t xml:space="preserve"> are shown </w:t>
        </w:r>
      </w:ins>
      <w:ins w:id="115" w:author="Kevin Healy" w:date="2017-02-09T11:00:00Z">
        <w:r w:rsidR="00EF254F" w:rsidRPr="0069362A">
          <w:rPr>
            <w:sz w:val="20"/>
            <w:szCs w:val="20"/>
            <w:lang w:val="en-IE"/>
          </w:rPr>
          <w:t>for</w:t>
        </w:r>
      </w:ins>
      <w:ins w:id="116" w:author="Kevin Healy" w:date="2017-02-09T10:59:00Z">
        <w:r w:rsidR="00EF254F" w:rsidRPr="0069362A">
          <w:rPr>
            <w:sz w:val="20"/>
            <w:szCs w:val="20"/>
            <w:lang w:val="en-IE"/>
          </w:rPr>
          <w:t xml:space="preserve"> </w:t>
        </w:r>
      </w:ins>
      <w:ins w:id="117" w:author="Kevin Healy" w:date="2017-02-09T11:00:00Z">
        <w:r w:rsidR="00EF254F" w:rsidRPr="0069362A">
          <w:rPr>
            <w:sz w:val="20"/>
            <w:szCs w:val="20"/>
            <w:lang w:val="en-IE"/>
          </w:rPr>
          <w:t>IP (light blue), IM (dark blue), IV (red) and SC (orange). Spec</w:t>
        </w:r>
        <w:r w:rsidR="009C28C2" w:rsidRPr="0069362A">
          <w:rPr>
            <w:sz w:val="20"/>
            <w:szCs w:val="20"/>
            <w:lang w:val="en-IE"/>
          </w:rPr>
          <w:t>ies form left to right are</w:t>
        </w:r>
      </w:ins>
      <w:ins w:id="118" w:author="Kevin Healy" w:date="2017-02-09T14:32:00Z">
        <w:r w:rsidR="009C28C2" w:rsidRPr="0069362A">
          <w:rPr>
            <w:sz w:val="20"/>
            <w:szCs w:val="20"/>
          </w:rPr>
          <w:t xml:space="preserve"> </w:t>
        </w:r>
        <w:r w:rsidR="0069362A" w:rsidRPr="005B016A">
          <w:rPr>
            <w:i/>
            <w:sz w:val="20"/>
            <w:szCs w:val="20"/>
            <w:lang w:val="en-IE"/>
          </w:rPr>
          <w:t xml:space="preserve">Thamnophis </w:t>
        </w:r>
        <w:r w:rsidR="009C28C2" w:rsidRPr="005B016A">
          <w:rPr>
            <w:i/>
            <w:sz w:val="20"/>
            <w:szCs w:val="20"/>
            <w:lang w:val="en-IE"/>
          </w:rPr>
          <w:t xml:space="preserve">elegans, </w:t>
        </w:r>
        <w:r w:rsidR="0069362A" w:rsidRPr="005B016A">
          <w:rPr>
            <w:i/>
            <w:sz w:val="20"/>
            <w:szCs w:val="20"/>
            <w:lang w:val="en-IE"/>
          </w:rPr>
          <w:t xml:space="preserve">Emydocephalus </w:t>
        </w:r>
        <w:r w:rsidR="009C28C2" w:rsidRPr="005B016A">
          <w:rPr>
            <w:i/>
            <w:sz w:val="20"/>
            <w:szCs w:val="20"/>
            <w:lang w:val="en-IE"/>
          </w:rPr>
          <w:t xml:space="preserve">annulatus, </w:t>
        </w:r>
      </w:ins>
      <w:ins w:id="119" w:author="Kevin Healy" w:date="2017-02-09T14:34:00Z">
        <w:r w:rsidR="0069362A" w:rsidRPr="005B016A">
          <w:rPr>
            <w:i/>
            <w:sz w:val="20"/>
            <w:szCs w:val="20"/>
            <w:lang w:val="en-IE"/>
          </w:rPr>
          <w:t xml:space="preserve">Causus </w:t>
        </w:r>
        <w:r w:rsidR="009C28C2" w:rsidRPr="005B016A">
          <w:rPr>
            <w:i/>
            <w:sz w:val="20"/>
            <w:szCs w:val="20"/>
            <w:lang w:val="en-IE"/>
          </w:rPr>
          <w:t xml:space="preserve">rhombeatus, </w:t>
        </w:r>
        <w:r w:rsidR="0069362A" w:rsidRPr="005B016A">
          <w:rPr>
            <w:rFonts w:cs="Monaco"/>
            <w:i/>
            <w:color w:val="9E0003"/>
            <w:sz w:val="20"/>
            <w:szCs w:val="20"/>
          </w:rPr>
          <w:t xml:space="preserve">Atractaspis </w:t>
        </w:r>
        <w:r w:rsidR="009C28C2" w:rsidRPr="005B016A">
          <w:rPr>
            <w:rFonts w:cs="Monaco"/>
            <w:i/>
            <w:color w:val="9E0003"/>
            <w:sz w:val="20"/>
            <w:szCs w:val="20"/>
          </w:rPr>
          <w:t>bibronii</w:t>
        </w:r>
        <w:r w:rsidR="009C28C2" w:rsidRPr="005B016A">
          <w:rPr>
            <w:rFonts w:cs="Monaco"/>
            <w:i/>
            <w:color w:val="9E0003"/>
            <w:sz w:val="20"/>
            <w:szCs w:val="20"/>
          </w:rPr>
          <w:t xml:space="preserve">, </w:t>
        </w:r>
      </w:ins>
      <w:ins w:id="120" w:author="Kevin Healy" w:date="2017-02-09T14:36:00Z">
        <w:r w:rsidR="0069362A" w:rsidRPr="005B016A">
          <w:rPr>
            <w:rFonts w:cs="Monaco"/>
            <w:i/>
            <w:color w:val="9E0003"/>
            <w:sz w:val="20"/>
            <w:szCs w:val="20"/>
          </w:rPr>
          <w:t xml:space="preserve">Hydrophis </w:t>
        </w:r>
        <w:r w:rsidR="009C28C2" w:rsidRPr="005B016A">
          <w:rPr>
            <w:rFonts w:cs="Monaco"/>
            <w:i/>
            <w:color w:val="9E0003"/>
            <w:sz w:val="20"/>
            <w:szCs w:val="20"/>
          </w:rPr>
          <w:t>elegans,</w:t>
        </w:r>
      </w:ins>
      <w:ins w:id="121" w:author="Kevin Healy" w:date="2017-02-09T14:34:00Z">
        <w:r w:rsidR="009C28C2" w:rsidRPr="005B016A">
          <w:rPr>
            <w:rFonts w:cs="Monaco"/>
            <w:i/>
            <w:color w:val="9E0003"/>
            <w:sz w:val="20"/>
            <w:szCs w:val="20"/>
          </w:rPr>
          <w:t xml:space="preserve"> </w:t>
        </w:r>
        <w:r w:rsidR="0069362A" w:rsidRPr="005B016A">
          <w:rPr>
            <w:rFonts w:cs="Monaco"/>
            <w:i/>
            <w:color w:val="9E0003"/>
            <w:sz w:val="20"/>
            <w:szCs w:val="20"/>
          </w:rPr>
          <w:t xml:space="preserve">Agkistrodon </w:t>
        </w:r>
        <w:r w:rsidR="009C28C2" w:rsidRPr="005B016A">
          <w:rPr>
            <w:rFonts w:cs="Monaco"/>
            <w:i/>
            <w:color w:val="9E0003"/>
            <w:sz w:val="20"/>
            <w:szCs w:val="20"/>
          </w:rPr>
          <w:t>piscivorus</w:t>
        </w:r>
      </w:ins>
      <w:ins w:id="122" w:author="Kevin Healy" w:date="2017-02-09T11:00:00Z">
        <w:r w:rsidR="009C28C2" w:rsidRPr="005B016A">
          <w:rPr>
            <w:i/>
            <w:sz w:val="20"/>
            <w:szCs w:val="20"/>
            <w:lang w:val="en-IE"/>
          </w:rPr>
          <w:t xml:space="preserve">, </w:t>
        </w:r>
      </w:ins>
      <w:ins w:id="123" w:author="Kevin Healy" w:date="2017-02-09T14:37:00Z">
        <w:r w:rsidR="0069362A" w:rsidRPr="005B016A">
          <w:rPr>
            <w:i/>
            <w:sz w:val="20"/>
            <w:szCs w:val="20"/>
            <w:lang w:val="en-IE"/>
          </w:rPr>
          <w:t xml:space="preserve">Ophiophagus </w:t>
        </w:r>
        <w:r w:rsidR="009C28C2" w:rsidRPr="005B016A">
          <w:rPr>
            <w:i/>
            <w:sz w:val="20"/>
            <w:szCs w:val="20"/>
            <w:lang w:val="en-IE"/>
          </w:rPr>
          <w:t xml:space="preserve">hannah, </w:t>
        </w:r>
      </w:ins>
      <w:ins w:id="124" w:author="Kevin Healy" w:date="2017-02-09T14:45:00Z">
        <w:r w:rsidR="0069362A" w:rsidRPr="005B016A">
          <w:rPr>
            <w:i/>
            <w:sz w:val="20"/>
            <w:szCs w:val="20"/>
            <w:lang w:val="en-IE"/>
          </w:rPr>
          <w:t>Daboia russelii</w:t>
        </w:r>
      </w:ins>
      <w:ins w:id="125" w:author="Kevin Healy" w:date="2017-02-09T14:40:00Z">
        <w:r w:rsidR="0069362A" w:rsidRPr="005B016A">
          <w:rPr>
            <w:i/>
            <w:sz w:val="20"/>
            <w:szCs w:val="20"/>
            <w:lang w:val="en-IE"/>
          </w:rPr>
          <w:t>,</w:t>
        </w:r>
        <w:r w:rsidR="0069362A" w:rsidRPr="005B016A">
          <w:rPr>
            <w:i/>
            <w:sz w:val="20"/>
            <w:szCs w:val="20"/>
          </w:rPr>
          <w:t xml:space="preserve"> </w:t>
        </w:r>
        <w:r w:rsidR="0069362A" w:rsidRPr="005B016A">
          <w:rPr>
            <w:i/>
            <w:sz w:val="20"/>
            <w:szCs w:val="20"/>
            <w:lang w:val="en-IE"/>
          </w:rPr>
          <w:t>Bungarus multicinctus</w:t>
        </w:r>
      </w:ins>
      <w:ins w:id="126" w:author="Kevin Healy" w:date="2017-02-09T14:43:00Z">
        <w:r w:rsidR="0069362A" w:rsidRPr="005B016A">
          <w:rPr>
            <w:i/>
            <w:sz w:val="20"/>
            <w:szCs w:val="20"/>
            <w:lang w:val="en-IE"/>
          </w:rPr>
          <w:t>, Oxyuranus scutellatus</w:t>
        </w:r>
        <w:r w:rsidR="0069362A" w:rsidRPr="0069362A">
          <w:rPr>
            <w:sz w:val="20"/>
            <w:szCs w:val="20"/>
            <w:lang w:val="en-IE"/>
          </w:rPr>
          <w:t>.</w:t>
        </w:r>
      </w:ins>
    </w:p>
    <w:p w14:paraId="15CB8E7F" w14:textId="77777777" w:rsidR="004F4D94" w:rsidRDefault="004F4D94" w:rsidP="003B5958">
      <w:pPr>
        <w:spacing w:line="360" w:lineRule="auto"/>
        <w:rPr>
          <w:ins w:id="127" w:author="Kevin Healy" w:date="2017-02-09T10:25:00Z"/>
        </w:rPr>
      </w:pPr>
    </w:p>
    <w:p w14:paraId="6C448872" w14:textId="77777777" w:rsidR="00EF254F" w:rsidRDefault="00EF254F" w:rsidP="003B5958">
      <w:pPr>
        <w:spacing w:line="360" w:lineRule="auto"/>
        <w:rPr>
          <w:ins w:id="128" w:author="Kevin Healy" w:date="2017-02-09T11:02:00Z"/>
        </w:rPr>
      </w:pPr>
    </w:p>
    <w:p w14:paraId="7D8E4B73" w14:textId="35CB605E" w:rsidR="00C32AE9" w:rsidRDefault="00F70783" w:rsidP="003B5958">
      <w:pPr>
        <w:spacing w:line="360" w:lineRule="auto"/>
        <w:rPr>
          <w:ins w:id="129" w:author="Kevin Healy" w:date="2017-02-09T16:52:00Z"/>
        </w:rPr>
      </w:pPr>
      <w:ins w:id="130" w:author="Kevin Healy" w:date="2017-02-06T18:06:00Z">
        <w:r>
          <w:t xml:space="preserve">Snake venom is </w:t>
        </w:r>
      </w:ins>
      <w:ins w:id="131" w:author="Kevin Healy" w:date="2017-02-09T11:20:00Z">
        <w:r w:rsidR="008B5D3A">
          <w:t xml:space="preserve">likely to </w:t>
        </w:r>
      </w:ins>
      <w:ins w:id="132" w:author="Kevin Healy" w:date="2017-02-09T11:21:00Z">
        <w:r w:rsidR="008B5D3A">
          <w:t xml:space="preserve">be primarily </w:t>
        </w:r>
      </w:ins>
      <w:ins w:id="133" w:author="Kevin Healy" w:date="2017-02-06T18:06:00Z">
        <w:r>
          <w:t>a predatory trait</w:t>
        </w:r>
      </w:ins>
      <w:ins w:id="134" w:author="Kevin Healy" w:date="2017-02-09T11:22:00Z">
        <w:r w:rsidR="008B5D3A">
          <w:t xml:space="preserve"> (ref)</w:t>
        </w:r>
      </w:ins>
      <w:ins w:id="135" w:author="Kevin Healy" w:date="2017-02-06T18:06:00Z">
        <w:r>
          <w:t>.</w:t>
        </w:r>
      </w:ins>
      <w:ins w:id="136" w:author="Kevin Healy" w:date="2017-02-09T11:22:00Z">
        <w:r w:rsidR="008B5D3A">
          <w:t xml:space="preserve"> While venom can be used for defensive</w:t>
        </w:r>
      </w:ins>
      <w:ins w:id="137" w:author="Kevin Healy" w:date="2017-02-09T15:05:00Z">
        <w:r w:rsidR="00D44136">
          <w:t xml:space="preserve"> (ref)</w:t>
        </w:r>
      </w:ins>
      <w:ins w:id="138" w:author="Kevin Healy" w:date="2017-02-09T11:22:00Z">
        <w:r w:rsidR="008B5D3A">
          <w:t xml:space="preserve"> and </w:t>
        </w:r>
      </w:ins>
      <w:ins w:id="139" w:author="Kevin Healy" w:date="2017-02-09T11:25:00Z">
        <w:r w:rsidR="00643DD6">
          <w:t>digestive purposes</w:t>
        </w:r>
      </w:ins>
      <w:ins w:id="140" w:author="Kevin Healy" w:date="2017-02-09T15:05:00Z">
        <w:r w:rsidR="00D44136">
          <w:t xml:space="preserve"> (ref)</w:t>
        </w:r>
      </w:ins>
      <w:ins w:id="141" w:author="Kevin Healy" w:date="2017-02-09T11:25:00Z">
        <w:r w:rsidR="00643DD6">
          <w:t xml:space="preserve"> the </w:t>
        </w:r>
      </w:ins>
      <w:ins w:id="142" w:author="Kevin Healy" w:date="2017-02-09T11:27:00Z">
        <w:r w:rsidR="00643DD6">
          <w:t>atrophy</w:t>
        </w:r>
      </w:ins>
      <w:ins w:id="143" w:author="Kevin Healy" w:date="2017-02-09T11:25:00Z">
        <w:r w:rsidR="00643DD6">
          <w:t xml:space="preserve"> of the </w:t>
        </w:r>
      </w:ins>
      <w:ins w:id="144" w:author="Kevin Healy" w:date="2017-02-09T11:26:00Z">
        <w:r w:rsidR="00643DD6">
          <w:t>venomous</w:t>
        </w:r>
      </w:ins>
      <w:ins w:id="145" w:author="Kevin Healy" w:date="2017-02-09T11:25:00Z">
        <w:r w:rsidR="00643DD6">
          <w:t xml:space="preserve"> </w:t>
        </w:r>
      </w:ins>
      <w:ins w:id="146" w:author="Kevin Healy" w:date="2017-02-09T11:26:00Z">
        <w:r w:rsidR="00D67A69">
          <w:t>apparatus in species</w:t>
        </w:r>
        <w:r w:rsidR="00643DD6">
          <w:t xml:space="preserve"> which have switched to prey that do not need to be subdued</w:t>
        </w:r>
      </w:ins>
      <w:ins w:id="147" w:author="Kevin Healy" w:date="2017-02-09T12:18:00Z">
        <w:r w:rsidR="00882E9B">
          <w:t xml:space="preserve">, </w:t>
        </w:r>
        <w:r w:rsidR="00882E9B">
          <w:t>such as the egg eating sea snake</w:t>
        </w:r>
      </w:ins>
      <w:ins w:id="148" w:author="Kevin Healy" w:date="2017-02-09T15:36:00Z">
        <w:r w:rsidR="00A96D6F">
          <w:t xml:space="preserve"> (ref)</w:t>
        </w:r>
      </w:ins>
      <w:ins w:id="149" w:author="Kevin Healy" w:date="2017-02-09T12:18:00Z">
        <w:r w:rsidR="00882E9B">
          <w:t>,</w:t>
        </w:r>
      </w:ins>
      <w:ins w:id="150" w:author="Kevin Healy" w:date="2017-02-09T11:26:00Z">
        <w:r w:rsidR="00643DD6">
          <w:t xml:space="preserve"> </w:t>
        </w:r>
      </w:ins>
      <w:ins w:id="151" w:author="Kevin Healy" w:date="2017-02-09T11:27:00Z">
        <w:r w:rsidR="00643DD6">
          <w:t>demonstrates</w:t>
        </w:r>
      </w:ins>
      <w:ins w:id="152" w:author="Kevin Healy" w:date="2017-02-09T11:26:00Z">
        <w:r w:rsidR="00882E9B">
          <w:t xml:space="preserve"> a </w:t>
        </w:r>
      </w:ins>
      <w:ins w:id="153" w:author="Kevin Healy" w:date="2017-02-09T12:18:00Z">
        <w:r w:rsidR="00882E9B">
          <w:t>predation is the primarily</w:t>
        </w:r>
      </w:ins>
      <w:ins w:id="154" w:author="Kevin Healy" w:date="2017-02-09T11:27:00Z">
        <w:r w:rsidR="00643DD6">
          <w:t xml:space="preserve"> </w:t>
        </w:r>
      </w:ins>
      <w:ins w:id="155" w:author="Kevin Healy" w:date="2017-02-09T12:18:00Z">
        <w:r w:rsidR="00882E9B">
          <w:t xml:space="preserve">selection pressure for </w:t>
        </w:r>
      </w:ins>
      <w:ins w:id="156" w:author="Kevin Healy" w:date="2017-02-09T12:19:00Z">
        <w:r w:rsidR="00882E9B">
          <w:t>the evolutionary maintenance of venom</w:t>
        </w:r>
      </w:ins>
      <w:ins w:id="157" w:author="Kevin Healy" w:date="2017-02-09T11:27:00Z">
        <w:r w:rsidR="00643DD6">
          <w:t>. Predatory traits, such as venom, are expected to be</w:t>
        </w:r>
      </w:ins>
      <w:ins w:id="158" w:author="Kevin Healy" w:date="2017-02-09T11:28:00Z">
        <w:r w:rsidR="00643DD6">
          <w:t xml:space="preserve"> heavily</w:t>
        </w:r>
      </w:ins>
      <w:ins w:id="159" w:author="Kevin Healy" w:date="2017-02-09T11:27:00Z">
        <w:r w:rsidR="00643DD6">
          <w:t xml:space="preserve"> </w:t>
        </w:r>
      </w:ins>
      <w:ins w:id="160" w:author="Kevin Healy" w:date="2017-02-09T11:28:00Z">
        <w:r w:rsidR="00643DD6">
          <w:t>influenced</w:t>
        </w:r>
      </w:ins>
      <w:ins w:id="161" w:author="Kevin Healy" w:date="2017-02-09T11:27:00Z">
        <w:r w:rsidR="00643DD6">
          <w:t xml:space="preserve"> by aspects relating to trophic ecology. </w:t>
        </w:r>
      </w:ins>
      <w:ins w:id="162" w:author="Kevin Healy" w:date="2017-02-09T16:10:00Z">
        <w:r w:rsidR="005E49C9">
          <w:rPr>
            <w:lang w:val="en-IE"/>
          </w:rPr>
          <w:t>For example, jaw morphology in cichlid fish</w:t>
        </w:r>
        <w:r w:rsidR="00C32AE9">
          <w:rPr>
            <w:lang w:val="en-IE"/>
          </w:rPr>
          <w:t xml:space="preserve"> and beak morphology in birds</w:t>
        </w:r>
        <w:r w:rsidR="005E49C9">
          <w:rPr>
            <w:lang w:val="en-IE"/>
          </w:rPr>
          <w:t xml:space="preserve"> is strongly selected by factors such as prey type </w:t>
        </w:r>
        <w:r w:rsidR="005E49C9">
          <w:rPr>
            <w:lang w:val="en-IE"/>
          </w:rPr>
          <w:fldChar w:fldCharType="begin"/>
        </w:r>
        <w:r w:rsidR="005E49C9">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5E49C9">
          <w:rPr>
            <w:lang w:val="en-IE"/>
          </w:rPr>
          <w:fldChar w:fldCharType="separate"/>
        </w:r>
        <w:r w:rsidR="005E49C9">
          <w:rPr>
            <w:noProof/>
            <w:lang w:val="en-IE"/>
          </w:rPr>
          <w:t>(</w:t>
        </w:r>
        <w:r w:rsidR="005E49C9">
          <w:fldChar w:fldCharType="begin"/>
        </w:r>
        <w:r w:rsidR="005E49C9">
          <w:instrText xml:space="preserve"> HYPERLINK \l "_ENREF_21" \o "Albertson, 1999 #100" </w:instrText>
        </w:r>
      </w:ins>
      <w:ins w:id="163" w:author="Kevin Healy" w:date="2017-02-09T16:10:00Z">
        <w:r w:rsidR="005E49C9">
          <w:fldChar w:fldCharType="separate"/>
        </w:r>
        <w:r w:rsidR="005E49C9">
          <w:rPr>
            <w:noProof/>
            <w:lang w:val="en-IE"/>
          </w:rPr>
          <w:t>21</w:t>
        </w:r>
        <w:r w:rsidR="005E49C9">
          <w:rPr>
            <w:noProof/>
            <w:lang w:val="en-IE"/>
          </w:rPr>
          <w:fldChar w:fldCharType="end"/>
        </w:r>
        <w:r w:rsidR="005E49C9">
          <w:rPr>
            <w:noProof/>
            <w:lang w:val="en-IE"/>
          </w:rPr>
          <w:t>)</w:t>
        </w:r>
        <w:r w:rsidR="005E49C9">
          <w:rPr>
            <w:lang w:val="en-IE"/>
          </w:rPr>
          <w:fldChar w:fldCharType="end"/>
        </w:r>
        <w:r w:rsidR="00C32AE9">
          <w:rPr>
            <w:lang w:val="en-IE"/>
          </w:rPr>
          <w:t>(Gavin Thomas paper).</w:t>
        </w:r>
      </w:ins>
      <w:ins w:id="164" w:author="Kevin Healy" w:date="2017-02-09T11:30:00Z">
        <w:r w:rsidR="00643DD6">
          <w:t xml:space="preserve"> Apart from prey type,</w:t>
        </w:r>
      </w:ins>
      <w:ins w:id="165" w:author="Kevin Healy" w:date="2017-02-09T11:27:00Z">
        <w:r w:rsidR="00643DD6">
          <w:t xml:space="preserve"> </w:t>
        </w:r>
      </w:ins>
      <w:ins w:id="166" w:author="Kevin Healy" w:date="2017-02-09T15:48:00Z">
        <w:r w:rsidR="005B211F">
          <w:t xml:space="preserve">other </w:t>
        </w:r>
      </w:ins>
      <w:ins w:id="167" w:author="Kevin Healy" w:date="2017-02-09T11:30:00Z">
        <w:r w:rsidR="00643DD6">
          <w:t xml:space="preserve">factors </w:t>
        </w:r>
      </w:ins>
      <w:ins w:id="168" w:author="Kevin Healy" w:date="2017-02-09T15:47:00Z">
        <w:r w:rsidR="005B211F">
          <w:t>related to</w:t>
        </w:r>
      </w:ins>
      <w:ins w:id="169" w:author="Kevin Healy" w:date="2017-02-09T15:48:00Z">
        <w:r w:rsidR="005B211F">
          <w:t xml:space="preserve"> </w:t>
        </w:r>
      </w:ins>
      <w:ins w:id="170" w:author="Kevin Healy" w:date="2017-02-09T15:43:00Z">
        <w:r w:rsidR="00A96D6F">
          <w:t xml:space="preserve">search </w:t>
        </w:r>
      </w:ins>
      <w:ins w:id="171" w:author="Kevin Healy" w:date="2017-02-09T15:39:00Z">
        <w:r w:rsidR="00A96D6F">
          <w:rPr>
            <w:lang w:val="en-IE"/>
          </w:rPr>
          <w:t xml:space="preserve">and encounter rates </w:t>
        </w:r>
        <w:r w:rsidR="00A96D6F">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A96D6F">
          <w:rPr>
            <w:lang w:val="en-IE"/>
          </w:rPr>
          <w:instrText xml:space="preserve"> ADDIN EN.CITE </w:instrText>
        </w:r>
        <w:r w:rsidR="00A96D6F">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A96D6F">
          <w:rPr>
            <w:lang w:val="en-IE"/>
          </w:rPr>
          <w:instrText xml:space="preserve"> ADDIN EN.CITE.DATA </w:instrText>
        </w:r>
        <w:r w:rsidR="00A96D6F">
          <w:rPr>
            <w:lang w:val="en-IE"/>
          </w:rPr>
        </w:r>
        <w:r w:rsidR="00A96D6F">
          <w:rPr>
            <w:lang w:val="en-IE"/>
          </w:rPr>
          <w:fldChar w:fldCharType="end"/>
        </w:r>
        <w:r w:rsidR="00A96D6F">
          <w:rPr>
            <w:lang w:val="en-IE"/>
          </w:rPr>
        </w:r>
        <w:r w:rsidR="00A96D6F">
          <w:rPr>
            <w:lang w:val="en-IE"/>
          </w:rPr>
          <w:fldChar w:fldCharType="separate"/>
        </w:r>
        <w:r w:rsidR="00A96D6F">
          <w:rPr>
            <w:noProof/>
            <w:lang w:val="en-IE"/>
          </w:rPr>
          <w:t>(</w:t>
        </w:r>
        <w:r w:rsidR="00A96D6F">
          <w:fldChar w:fldCharType="begin"/>
        </w:r>
        <w:r w:rsidR="00A96D6F">
          <w:instrText xml:space="preserve"> HYPERLINK \l "_ENREF_13" \o "Domenici, 2001 #107" </w:instrText>
        </w:r>
      </w:ins>
      <w:ins w:id="172" w:author="Kevin Healy" w:date="2017-02-09T15:39:00Z">
        <w:r w:rsidR="00A96D6F">
          <w:fldChar w:fldCharType="separate"/>
        </w:r>
        <w:r w:rsidR="00A96D6F">
          <w:rPr>
            <w:noProof/>
            <w:lang w:val="en-IE"/>
          </w:rPr>
          <w:t>13-15</w:t>
        </w:r>
        <w:r w:rsidR="00A96D6F">
          <w:rPr>
            <w:noProof/>
            <w:lang w:val="en-IE"/>
          </w:rPr>
          <w:fldChar w:fldCharType="end"/>
        </w:r>
        <w:r w:rsidR="00A96D6F">
          <w:rPr>
            <w:noProof/>
            <w:lang w:val="en-IE"/>
          </w:rPr>
          <w:t>)</w:t>
        </w:r>
        <w:r w:rsidR="00A96D6F">
          <w:rPr>
            <w:lang w:val="en-IE"/>
          </w:rPr>
          <w:fldChar w:fldCharType="end"/>
        </w:r>
        <w:r w:rsidR="00A96D6F">
          <w:rPr>
            <w:lang w:val="en-IE"/>
          </w:rPr>
          <w:t>; the ability to</w:t>
        </w:r>
        <w:r w:rsidR="005B211F">
          <w:rPr>
            <w:lang w:val="en-IE"/>
          </w:rPr>
          <w:t xml:space="preserve"> spot,</w:t>
        </w:r>
        <w:r w:rsidR="00A96D6F">
          <w:rPr>
            <w:lang w:val="en-IE"/>
          </w:rPr>
          <w:t xml:space="preserve"> track</w:t>
        </w:r>
      </w:ins>
      <w:ins w:id="173" w:author="Kevin Healy" w:date="2017-02-09T15:49:00Z">
        <w:r w:rsidR="005B211F">
          <w:rPr>
            <w:lang w:val="en-IE"/>
          </w:rPr>
          <w:t xml:space="preserve"> and capture</w:t>
        </w:r>
      </w:ins>
      <w:ins w:id="174" w:author="Kevin Healy" w:date="2017-02-09T15:39:00Z">
        <w:r w:rsidR="00A96D6F">
          <w:rPr>
            <w:lang w:val="en-IE"/>
          </w:rPr>
          <w:t xml:space="preserve"> prey </w:t>
        </w:r>
        <w:r w:rsidR="00A96D6F">
          <w:rPr>
            <w:lang w:val="en-IE"/>
          </w:rPr>
          <w:fldChar w:fldCharType="begin"/>
        </w:r>
        <w:r w:rsidR="00A96D6F">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A96D6F">
          <w:rPr>
            <w:lang w:val="en-IE"/>
          </w:rPr>
          <w:fldChar w:fldCharType="separate"/>
        </w:r>
        <w:r w:rsidR="00A96D6F">
          <w:rPr>
            <w:noProof/>
            <w:lang w:val="en-IE"/>
          </w:rPr>
          <w:t>(</w:t>
        </w:r>
        <w:r w:rsidR="00A96D6F">
          <w:fldChar w:fldCharType="begin"/>
        </w:r>
        <w:r w:rsidR="00A96D6F">
          <w:instrText xml:space="preserve"> HYPERLINK \l "_ENREF_16" \o "Healy, 2013 #92" </w:instrText>
        </w:r>
      </w:ins>
      <w:ins w:id="175" w:author="Kevin Healy" w:date="2017-02-09T15:39:00Z">
        <w:r w:rsidR="00A96D6F">
          <w:fldChar w:fldCharType="separate"/>
        </w:r>
        <w:r w:rsidR="00A96D6F">
          <w:rPr>
            <w:noProof/>
            <w:lang w:val="en-IE"/>
          </w:rPr>
          <w:t>16</w:t>
        </w:r>
        <w:r w:rsidR="00A96D6F">
          <w:rPr>
            <w:noProof/>
            <w:lang w:val="en-IE"/>
          </w:rPr>
          <w:fldChar w:fldCharType="end"/>
        </w:r>
        <w:r w:rsidR="00A96D6F">
          <w:rPr>
            <w:noProof/>
            <w:lang w:val="en-IE"/>
          </w:rPr>
          <w:t xml:space="preserve">, </w:t>
        </w:r>
        <w:r w:rsidR="00A96D6F">
          <w:fldChar w:fldCharType="begin"/>
        </w:r>
        <w:r w:rsidR="00A96D6F">
          <w:instrText xml:space="preserve"> HYPERLINK \l "_ENREF_17" \o "Kiltie, 2000 #97" </w:instrText>
        </w:r>
      </w:ins>
      <w:ins w:id="176" w:author="Kevin Healy" w:date="2017-02-09T15:39:00Z">
        <w:r w:rsidR="00A96D6F">
          <w:fldChar w:fldCharType="separate"/>
        </w:r>
        <w:r w:rsidR="00A96D6F">
          <w:rPr>
            <w:noProof/>
            <w:lang w:val="en-IE"/>
          </w:rPr>
          <w:t>17</w:t>
        </w:r>
        <w:r w:rsidR="00A96D6F">
          <w:rPr>
            <w:noProof/>
            <w:lang w:val="en-IE"/>
          </w:rPr>
          <w:fldChar w:fldCharType="end"/>
        </w:r>
        <w:r w:rsidR="00A96D6F">
          <w:rPr>
            <w:noProof/>
            <w:lang w:val="en-IE"/>
          </w:rPr>
          <w:t>)</w:t>
        </w:r>
        <w:r w:rsidR="00A96D6F">
          <w:rPr>
            <w:lang w:val="en-IE"/>
          </w:rPr>
          <w:fldChar w:fldCharType="end"/>
        </w:r>
        <w:r w:rsidR="00A96D6F">
          <w:rPr>
            <w:lang w:val="en-IE"/>
          </w:rPr>
          <w:t xml:space="preserve">; and ingestion </w:t>
        </w:r>
        <w:r w:rsidR="00A96D6F">
          <w:rPr>
            <w:lang w:val="en-IE"/>
          </w:rPr>
          <w:lastRenderedPageBreak/>
          <w:t xml:space="preserve">rates </w:t>
        </w:r>
        <w:r w:rsidR="00A96D6F">
          <w:rPr>
            <w:lang w:val="en-IE"/>
          </w:rPr>
          <w:fldChar w:fldCharType="begin"/>
        </w:r>
        <w:r w:rsidR="00A96D6F">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sidR="00A96D6F">
          <w:rPr>
            <w:lang w:val="en-IE"/>
          </w:rPr>
          <w:fldChar w:fldCharType="separate"/>
        </w:r>
        <w:r w:rsidR="00A96D6F">
          <w:rPr>
            <w:noProof/>
            <w:lang w:val="en-IE"/>
          </w:rPr>
          <w:t>(</w:t>
        </w:r>
        <w:r w:rsidR="00A96D6F">
          <w:fldChar w:fldCharType="begin"/>
        </w:r>
        <w:r w:rsidR="00A96D6F">
          <w:instrText xml:space="preserve"> HYPERLINK \l "_ENREF_15" \o "Kane, 2016 #94" </w:instrText>
        </w:r>
      </w:ins>
      <w:ins w:id="177" w:author="Kevin Healy" w:date="2017-02-09T15:39:00Z">
        <w:r w:rsidR="00A96D6F">
          <w:fldChar w:fldCharType="separate"/>
        </w:r>
        <w:r w:rsidR="00A96D6F">
          <w:rPr>
            <w:noProof/>
            <w:lang w:val="en-IE"/>
          </w:rPr>
          <w:t>15</w:t>
        </w:r>
        <w:r w:rsidR="00A96D6F">
          <w:rPr>
            <w:noProof/>
            <w:lang w:val="en-IE"/>
          </w:rPr>
          <w:fldChar w:fldCharType="end"/>
        </w:r>
        <w:r w:rsidR="00A96D6F">
          <w:rPr>
            <w:noProof/>
            <w:lang w:val="en-IE"/>
          </w:rPr>
          <w:t xml:space="preserve">, </w:t>
        </w:r>
        <w:r w:rsidR="00A96D6F">
          <w:fldChar w:fldCharType="begin"/>
        </w:r>
        <w:r w:rsidR="00A96D6F">
          <w:instrText xml:space="preserve"> HYPERLINK \l "_ENREF_18" \o "Carbone, 2014 #93" </w:instrText>
        </w:r>
      </w:ins>
      <w:ins w:id="178" w:author="Kevin Healy" w:date="2017-02-09T15:39:00Z">
        <w:r w:rsidR="00A96D6F">
          <w:fldChar w:fldCharType="separate"/>
        </w:r>
        <w:r w:rsidR="00A96D6F">
          <w:rPr>
            <w:noProof/>
            <w:lang w:val="en-IE"/>
          </w:rPr>
          <w:t>18</w:t>
        </w:r>
        <w:r w:rsidR="00A96D6F">
          <w:rPr>
            <w:noProof/>
            <w:lang w:val="en-IE"/>
          </w:rPr>
          <w:fldChar w:fldCharType="end"/>
        </w:r>
        <w:r w:rsidR="00A96D6F">
          <w:rPr>
            <w:noProof/>
            <w:lang w:val="en-IE"/>
          </w:rPr>
          <w:t>)</w:t>
        </w:r>
        <w:r w:rsidR="00A96D6F">
          <w:rPr>
            <w:lang w:val="en-IE"/>
          </w:rPr>
          <w:fldChar w:fldCharType="end"/>
        </w:r>
      </w:ins>
      <w:ins w:id="179" w:author="Kevin Healy" w:date="2017-02-09T15:43:00Z">
        <w:r w:rsidR="00A96D6F">
          <w:rPr>
            <w:lang w:val="en-IE"/>
          </w:rPr>
          <w:t xml:space="preserve"> are also likely to influence </w:t>
        </w:r>
      </w:ins>
      <w:ins w:id="180" w:author="Kevin Healy" w:date="2017-02-09T15:44:00Z">
        <w:r w:rsidR="00A96D6F">
          <w:rPr>
            <w:lang w:val="en-IE"/>
          </w:rPr>
          <w:t xml:space="preserve">the </w:t>
        </w:r>
      </w:ins>
      <w:ins w:id="181" w:author="Kevin Healy" w:date="2017-02-09T15:49:00Z">
        <w:r w:rsidR="005B211F">
          <w:rPr>
            <w:lang w:val="en-IE"/>
          </w:rPr>
          <w:t>predatory</w:t>
        </w:r>
      </w:ins>
      <w:ins w:id="182" w:author="Kevin Healy" w:date="2017-02-09T15:44:00Z">
        <w:r w:rsidR="005B211F">
          <w:rPr>
            <w:lang w:val="en-IE"/>
          </w:rPr>
          <w:t xml:space="preserve"> traits</w:t>
        </w:r>
      </w:ins>
      <w:ins w:id="183" w:author="Kevin Healy" w:date="2017-02-09T15:39:00Z">
        <w:r w:rsidR="00A96D6F" w:rsidRPr="005266A2">
          <w:rPr>
            <w:lang w:val="en-IE"/>
          </w:rPr>
          <w:t>.</w:t>
        </w:r>
      </w:ins>
      <w:ins w:id="184" w:author="Kevin Healy" w:date="2017-02-09T15:44:00Z">
        <w:r w:rsidR="00C32AE9">
          <w:rPr>
            <w:lang w:val="en-IE"/>
          </w:rPr>
          <w:t xml:space="preserve"> </w:t>
        </w:r>
      </w:ins>
      <w:ins w:id="185" w:author="Kevin Healy" w:date="2017-02-09T11:33:00Z">
        <w:r w:rsidR="00643DD6">
          <w:t>However, while</w:t>
        </w:r>
      </w:ins>
      <w:ins w:id="186" w:author="Kevin Healy" w:date="2017-02-09T16:16:00Z">
        <w:r w:rsidR="00C32AE9">
          <w:t xml:space="preserve"> such</w:t>
        </w:r>
      </w:ins>
      <w:ins w:id="187" w:author="Kevin Healy" w:date="2017-02-09T16:49:00Z">
        <w:r w:rsidR="00AF4D93">
          <w:t xml:space="preserve"> potential</w:t>
        </w:r>
      </w:ins>
      <w:ins w:id="188" w:author="Kevin Healy" w:date="2017-02-09T16:16:00Z">
        <w:r w:rsidR="00C32AE9">
          <w:t xml:space="preserve"> </w:t>
        </w:r>
      </w:ins>
      <w:ins w:id="189" w:author="Kevin Healy" w:date="2017-02-09T16:49:00Z">
        <w:r w:rsidR="00AF4D93">
          <w:t>drivers</w:t>
        </w:r>
      </w:ins>
      <w:ins w:id="190" w:author="Kevin Healy" w:date="2017-02-09T16:16:00Z">
        <w:r w:rsidR="00C32AE9">
          <w:t xml:space="preserve"> can be linked to</w:t>
        </w:r>
      </w:ins>
      <w:ins w:id="191" w:author="Kevin Healy" w:date="2017-02-09T11:33:00Z">
        <w:r w:rsidR="00643DD6">
          <w:t xml:space="preserve"> </w:t>
        </w:r>
        <w:r w:rsidR="0030749B">
          <w:t>the</w:t>
        </w:r>
      </w:ins>
      <w:ins w:id="192" w:author="Kevin Healy" w:date="2017-02-09T16:16:00Z">
        <w:r w:rsidR="00C32AE9">
          <w:t xml:space="preserve"> morphological</w:t>
        </w:r>
      </w:ins>
      <w:ins w:id="193" w:author="Kevin Healy" w:date="2017-02-09T11:33:00Z">
        <w:r w:rsidR="0030749B">
          <w:t xml:space="preserve"> disparity of </w:t>
        </w:r>
      </w:ins>
      <w:ins w:id="194" w:author="Kevin Healy" w:date="2017-02-09T16:17:00Z">
        <w:r w:rsidR="00C32AE9">
          <w:t>traits</w:t>
        </w:r>
      </w:ins>
      <w:ins w:id="195" w:author="Kevin Healy" w:date="2017-02-09T16:49:00Z">
        <w:r w:rsidR="00AF4D93">
          <w:t>,</w:t>
        </w:r>
      </w:ins>
      <w:ins w:id="196" w:author="Kevin Healy" w:date="2017-02-09T16:16:00Z">
        <w:r w:rsidR="00C32AE9">
          <w:t xml:space="preserve"> such as jaws</w:t>
        </w:r>
      </w:ins>
      <w:ins w:id="197" w:author="Kevin Healy" w:date="2017-02-09T16:49:00Z">
        <w:r w:rsidR="00AF4D93">
          <w:t>,</w:t>
        </w:r>
      </w:ins>
      <w:ins w:id="198" w:author="Kevin Healy" w:date="2017-02-09T16:16:00Z">
        <w:r w:rsidR="00C32AE9">
          <w:t xml:space="preserve"> </w:t>
        </w:r>
      </w:ins>
      <w:ins w:id="199" w:author="Kevin Healy" w:date="2017-02-09T11:33:00Z">
        <w:r w:rsidR="0030749B">
          <w:t>it is difficult</w:t>
        </w:r>
      </w:ins>
      <w:ins w:id="200" w:author="Kevin Healy" w:date="2017-02-09T16:17:00Z">
        <w:r w:rsidR="00C32AE9">
          <w:t xml:space="preserve"> to</w:t>
        </w:r>
      </w:ins>
      <w:ins w:id="201" w:author="Kevin Healy" w:date="2017-02-09T11:33:00Z">
        <w:r w:rsidR="00C32AE9">
          <w:t xml:space="preserve"> </w:t>
        </w:r>
      </w:ins>
      <w:ins w:id="202" w:author="Kevin Healy" w:date="2017-02-09T16:49:00Z">
        <w:r w:rsidR="00361274">
          <w:t>link such disparity to</w:t>
        </w:r>
      </w:ins>
      <w:ins w:id="203" w:author="Kevin Healy" w:date="2017-02-09T11:33:00Z">
        <w:r w:rsidR="0030749B">
          <w:t xml:space="preserve"> </w:t>
        </w:r>
      </w:ins>
      <w:ins w:id="204" w:author="Kevin Healy" w:date="2017-02-09T16:49:00Z">
        <w:r w:rsidR="00361274">
          <w:t xml:space="preserve">the predatory </w:t>
        </w:r>
      </w:ins>
      <w:ins w:id="205" w:author="Kevin Healy" w:date="2017-02-09T16:50:00Z">
        <w:r w:rsidR="00361274">
          <w:t>ability</w:t>
        </w:r>
      </w:ins>
      <w:ins w:id="206" w:author="Kevin Healy" w:date="2017-02-09T16:49:00Z">
        <w:r w:rsidR="00361274">
          <w:t xml:space="preserve"> of the trait</w:t>
        </w:r>
      </w:ins>
      <w:ins w:id="207" w:author="Kevin Healy" w:date="2017-02-09T11:34:00Z">
        <w:r w:rsidR="0030749B">
          <w:t xml:space="preserve">. Snake venom however offers a system were the </w:t>
        </w:r>
      </w:ins>
      <w:ins w:id="208" w:author="Kevin Healy" w:date="2017-02-09T11:35:00Z">
        <w:r w:rsidR="0030749B">
          <w:t>ability</w:t>
        </w:r>
      </w:ins>
      <w:ins w:id="209" w:author="Kevin Healy" w:date="2017-02-09T11:34:00Z">
        <w:r w:rsidR="0030749B">
          <w:t xml:space="preserve"> of a species to subdue prey can be </w:t>
        </w:r>
      </w:ins>
      <w:ins w:id="210" w:author="Kevin Healy" w:date="2017-02-09T11:35:00Z">
        <w:r w:rsidR="0030749B">
          <w:t>quantified</w:t>
        </w:r>
      </w:ins>
      <w:ins w:id="211" w:author="Kevin Healy" w:date="2017-02-09T16:18:00Z">
        <w:r w:rsidR="00C32AE9">
          <w:t xml:space="preserve"> directly</w:t>
        </w:r>
      </w:ins>
      <w:ins w:id="212" w:author="Kevin Healy" w:date="2017-02-09T11:34:00Z">
        <w:r w:rsidR="0030749B">
          <w:t xml:space="preserve"> by measuring both </w:t>
        </w:r>
      </w:ins>
      <w:ins w:id="213" w:author="Kevin Healy" w:date="2017-02-09T12:20:00Z">
        <w:r w:rsidR="00882E9B">
          <w:t>its</w:t>
        </w:r>
      </w:ins>
      <w:ins w:id="214" w:author="Kevin Healy" w:date="2017-02-09T16:50:00Z">
        <w:r w:rsidR="00361274">
          <w:t xml:space="preserve"> venoms</w:t>
        </w:r>
      </w:ins>
      <w:ins w:id="215" w:author="Kevin Healy" w:date="2017-02-09T12:20:00Z">
        <w:r w:rsidR="00882E9B">
          <w:t xml:space="preserve"> potency, such as measured using</w:t>
        </w:r>
      </w:ins>
      <w:ins w:id="216" w:author="Kevin Healy" w:date="2017-02-09T16:18:00Z">
        <w:r w:rsidR="00C32AE9">
          <w:t xml:space="preserve"> the median lethal dose</w:t>
        </w:r>
      </w:ins>
      <w:ins w:id="217" w:author="Kevin Healy" w:date="2017-02-09T12:20:00Z">
        <w:r w:rsidR="00882E9B">
          <w:t xml:space="preserve"> </w:t>
        </w:r>
      </w:ins>
      <w:ins w:id="218" w:author="Kevin Healy" w:date="2017-02-09T16:18:00Z">
        <w:r w:rsidR="00C32AE9">
          <w:t>(</w:t>
        </w:r>
      </w:ins>
      <w:ins w:id="219" w:author="Kevin Healy" w:date="2017-02-09T12:20:00Z">
        <w:r w:rsidR="00882E9B">
          <w:t>LD</w:t>
        </w:r>
        <w:r w:rsidR="00882E9B" w:rsidRPr="00882E9B">
          <w:rPr>
            <w:vertAlign w:val="subscript"/>
            <w:rPrChange w:id="220" w:author="Kevin Healy" w:date="2017-02-09T12:20:00Z">
              <w:rPr/>
            </w:rPrChange>
          </w:rPr>
          <w:t>50</w:t>
        </w:r>
      </w:ins>
      <w:ins w:id="221" w:author="Kevin Healy" w:date="2017-02-09T16:19:00Z">
        <w:r w:rsidR="00C32AE9">
          <w:t>),</w:t>
        </w:r>
      </w:ins>
      <w:ins w:id="222" w:author="Kevin Healy" w:date="2017-02-09T12:20:00Z">
        <w:r w:rsidR="00882E9B">
          <w:t xml:space="preserve"> and the quantity</w:t>
        </w:r>
      </w:ins>
      <w:ins w:id="223" w:author="Kevin Healy" w:date="2017-02-09T12:24:00Z">
        <w:r w:rsidR="00882E9B">
          <w:t xml:space="preserve"> of venom</w:t>
        </w:r>
      </w:ins>
      <w:ins w:id="224" w:author="Kevin Healy" w:date="2017-02-09T12:20:00Z">
        <w:r w:rsidR="00882E9B">
          <w:t xml:space="preserve"> available. </w:t>
        </w:r>
      </w:ins>
      <w:ins w:id="225" w:author="Kevin Healy" w:date="2017-02-09T12:26:00Z">
        <w:r w:rsidR="00882E9B">
          <w:t>Using venom in such a comparative approach would hence allow questions relating to</w:t>
        </w:r>
      </w:ins>
      <w:ins w:id="226" w:author="Kevin Healy" w:date="2017-02-09T16:50:00Z">
        <w:r w:rsidR="00361274">
          <w:t xml:space="preserve"> not only trait evolution but also</w:t>
        </w:r>
      </w:ins>
      <w:ins w:id="227" w:author="Kevin Healy" w:date="2017-02-09T16:51:00Z">
        <w:r w:rsidR="00361274">
          <w:t xml:space="preserve"> more broadly to</w:t>
        </w:r>
      </w:ins>
      <w:ins w:id="228" w:author="Kevin Healy" w:date="2017-02-09T12:26:00Z">
        <w:r w:rsidR="00882E9B">
          <w:t xml:space="preserve"> the evolution of predator-prey dynamics, a key ecological interaction in terms of xxx.</w:t>
        </w:r>
      </w:ins>
      <w:ins w:id="229" w:author="Kevin Healy" w:date="2017-02-09T12:27:00Z">
        <w:r w:rsidR="00882E9B">
          <w:t xml:space="preserve"> </w:t>
        </w:r>
      </w:ins>
      <w:ins w:id="230" w:author="Kevin Healy" w:date="2017-02-09T16:21:00Z">
        <w:r w:rsidR="00215B92">
          <w:t xml:space="preserve">Here we </w:t>
        </w:r>
      </w:ins>
      <w:ins w:id="231" w:author="Kevin Healy" w:date="2017-02-09T16:22:00Z">
        <w:r w:rsidR="00215B92">
          <w:t>use phylogenetic</w:t>
        </w:r>
      </w:ins>
      <w:ins w:id="232" w:author="Kevin Healy" w:date="2017-02-09T16:21:00Z">
        <w:r w:rsidR="00215B92">
          <w:t xml:space="preserve"> comparative </w:t>
        </w:r>
      </w:ins>
      <w:ins w:id="233" w:author="Kevin Healy" w:date="2017-02-09T16:22:00Z">
        <w:r w:rsidR="00215B92">
          <w:t>methods</w:t>
        </w:r>
      </w:ins>
      <w:ins w:id="234" w:author="Kevin Healy" w:date="2017-02-09T16:21:00Z">
        <w:r w:rsidR="00215B92">
          <w:t xml:space="preserve"> </w:t>
        </w:r>
      </w:ins>
      <w:ins w:id="235" w:author="Kevin Healy" w:date="2017-02-09T16:22:00Z">
        <w:r w:rsidR="00215B92">
          <w:t xml:space="preserve">to test various </w:t>
        </w:r>
      </w:ins>
      <w:ins w:id="236" w:author="Kevin Healy" w:date="2017-02-09T16:23:00Z">
        <w:r w:rsidR="00215B92">
          <w:t>hypothesis</w:t>
        </w:r>
      </w:ins>
      <w:ins w:id="237" w:author="Kevin Healy" w:date="2017-02-09T16:22:00Z">
        <w:r w:rsidR="00215B92">
          <w:t xml:space="preserve"> regarding the evolution</w:t>
        </w:r>
      </w:ins>
      <w:ins w:id="238" w:author="Kevin Healy" w:date="2017-02-09T16:23:00Z">
        <w:r w:rsidR="00215B92">
          <w:t>ary drivers</w:t>
        </w:r>
      </w:ins>
      <w:ins w:id="239" w:author="Kevin Healy" w:date="2017-02-09T16:22:00Z">
        <w:r w:rsidR="00215B92">
          <w:t xml:space="preserve"> of sn</w:t>
        </w:r>
      </w:ins>
      <w:ins w:id="240" w:author="Kevin Healy" w:date="2017-02-09T16:23:00Z">
        <w:r w:rsidR="00215B92">
          <w:t>ake venom. T</w:t>
        </w:r>
      </w:ins>
      <w:ins w:id="241" w:author="Kevin Healy" w:date="2017-02-09T16:24:00Z">
        <w:r w:rsidR="00215B92">
          <w:t xml:space="preserve">o achieve </w:t>
        </w:r>
      </w:ins>
      <w:ins w:id="242" w:author="Kevin Healy" w:date="2017-02-09T16:51:00Z">
        <w:r w:rsidR="00361274">
          <w:t>this however, first requires</w:t>
        </w:r>
      </w:ins>
      <w:ins w:id="243" w:author="Kevin Healy" w:date="2017-02-09T16:57:00Z">
        <w:r w:rsidR="00361274">
          <w:t xml:space="preserve"> accounting for </w:t>
        </w:r>
      </w:ins>
      <w:ins w:id="244" w:author="Kevin Healy" w:date="2017-02-09T16:58:00Z">
        <w:r w:rsidR="00361274">
          <w:t xml:space="preserve">the </w:t>
        </w:r>
      </w:ins>
      <w:ins w:id="245" w:author="Kevin Healy" w:date="2017-02-09T16:57:00Z">
        <w:r w:rsidR="00361274">
          <w:t>test</w:t>
        </w:r>
      </w:ins>
      <w:ins w:id="246" w:author="Kevin Healy" w:date="2017-02-09T16:51:00Z">
        <w:r w:rsidR="00361274">
          <w:t xml:space="preserve"> species a venom </w:t>
        </w:r>
      </w:ins>
      <w:ins w:id="247" w:author="Kevin Healy" w:date="2017-02-09T16:58:00Z">
        <w:r w:rsidR="00361274">
          <w:t>is</w:t>
        </w:r>
      </w:ins>
      <w:ins w:id="248" w:author="Kevin Healy" w:date="2017-02-09T16:51:00Z">
        <w:r w:rsidR="00361274">
          <w:t xml:space="preserve"> </w:t>
        </w:r>
      </w:ins>
      <w:ins w:id="249" w:author="Kevin Healy" w:date="2017-02-09T16:57:00Z">
        <w:r w:rsidR="00361274">
          <w:t>measured with</w:t>
        </w:r>
      </w:ins>
      <w:ins w:id="250" w:author="Kevin Healy" w:date="2017-02-09T16:52:00Z">
        <w:r w:rsidR="00361274">
          <w:t>.</w:t>
        </w:r>
      </w:ins>
    </w:p>
    <w:p w14:paraId="42B6FF06" w14:textId="77777777" w:rsidR="00361274" w:rsidRDefault="00361274" w:rsidP="003B5958">
      <w:pPr>
        <w:spacing w:line="360" w:lineRule="auto"/>
        <w:rPr>
          <w:ins w:id="251" w:author="Kevin Healy" w:date="2017-02-09T16:52:00Z"/>
        </w:rPr>
      </w:pPr>
    </w:p>
    <w:p w14:paraId="411FD327" w14:textId="2E7C99DA" w:rsidR="00882E9B" w:rsidRDefault="00EC0489" w:rsidP="003B5958">
      <w:pPr>
        <w:spacing w:line="360" w:lineRule="auto"/>
        <w:rPr>
          <w:ins w:id="252" w:author="Kevin Healy" w:date="2017-02-09T17:29:00Z"/>
        </w:rPr>
      </w:pPr>
      <w:ins w:id="253" w:author="Kevin Healy" w:date="2017-02-09T16:58:00Z">
        <w:r>
          <w:t xml:space="preserve">The </w:t>
        </w:r>
      </w:ins>
      <w:ins w:id="254" w:author="Kevin Healy" w:date="2017-02-09T17:00:00Z">
        <w:r>
          <w:t>lethality</w:t>
        </w:r>
      </w:ins>
      <w:ins w:id="255" w:author="Kevin Healy" w:date="2017-02-09T16:58:00Z">
        <w:r>
          <w:t xml:space="preserve"> o</w:t>
        </w:r>
      </w:ins>
      <w:ins w:id="256" w:author="Kevin Healy" w:date="2017-02-09T17:00:00Z">
        <w:r>
          <w:t xml:space="preserve">f a given species is </w:t>
        </w:r>
      </w:ins>
      <w:ins w:id="257" w:author="Kevin Healy" w:date="2017-02-09T17:01:00Z">
        <w:r>
          <w:t>known</w:t>
        </w:r>
      </w:ins>
      <w:ins w:id="258" w:author="Kevin Healy" w:date="2017-02-09T17:00:00Z">
        <w:r>
          <w:t xml:space="preserve"> to depend on how it was measured, such as </w:t>
        </w:r>
      </w:ins>
      <w:ins w:id="259" w:author="Kevin Healy" w:date="2017-02-09T17:01:00Z">
        <w:r>
          <w:t>whether it was</w:t>
        </w:r>
      </w:ins>
      <w:ins w:id="260" w:author="Kevin Healy" w:date="2017-02-09T17:00:00Z">
        <w:r>
          <w:t xml:space="preserve"> </w:t>
        </w:r>
      </w:ins>
      <w:ins w:id="261" w:author="Kevin Healy" w:date="2017-02-09T17:01:00Z">
        <w:r>
          <w:t>introduced</w:t>
        </w:r>
      </w:ins>
      <w:ins w:id="262" w:author="Kevin Healy" w:date="2017-02-09T17:00:00Z">
        <w:r>
          <w:t xml:space="preserve"> subcutaneous</w:t>
        </w:r>
      </w:ins>
      <w:ins w:id="263" w:author="Kevin Healy" w:date="2017-02-09T17:01:00Z">
        <w:r>
          <w:t>ly</w:t>
        </w:r>
      </w:ins>
      <w:ins w:id="264" w:author="Kevin Healy" w:date="2017-02-09T17:00:00Z">
        <w:r>
          <w:t xml:space="preserve"> (SC), intravenous</w:t>
        </w:r>
      </w:ins>
      <w:ins w:id="265" w:author="Kevin Healy" w:date="2017-02-09T17:01:00Z">
        <w:r>
          <w:t>ly</w:t>
        </w:r>
      </w:ins>
      <w:ins w:id="266" w:author="Kevin Healy" w:date="2017-02-09T17:00:00Z">
        <w:r>
          <w:t xml:space="preserve"> (IV) or </w:t>
        </w:r>
      </w:ins>
      <w:ins w:id="267" w:author="Kevin Healy" w:date="2017-02-09T17:01:00Z">
        <w:r>
          <w:t xml:space="preserve">some </w:t>
        </w:r>
      </w:ins>
      <w:ins w:id="268" w:author="Kevin Healy" w:date="2017-02-09T17:00:00Z">
        <w:r>
          <w:t xml:space="preserve">other </w:t>
        </w:r>
      </w:ins>
      <w:ins w:id="269" w:author="Kevin Healy" w:date="2017-02-09T17:02:00Z">
        <w:r>
          <w:t>route</w:t>
        </w:r>
      </w:ins>
      <w:ins w:id="270" w:author="Kevin Healy" w:date="2017-02-09T17:00:00Z">
        <w:r>
          <w:t xml:space="preserve"> (ref)</w:t>
        </w:r>
      </w:ins>
      <w:ins w:id="271" w:author="Kevin Healy" w:date="2017-02-09T17:02:00Z">
        <w:r>
          <w:t>. However, the</w:t>
        </w:r>
      </w:ins>
      <w:ins w:id="272" w:author="Kevin Healy" w:date="2017-02-09T17:03:00Z">
        <w:r>
          <w:t xml:space="preserve"> importance of the</w:t>
        </w:r>
      </w:ins>
      <w:ins w:id="273" w:author="Kevin Healy" w:date="2017-02-09T17:02:00Z">
        <w:r>
          <w:t xml:space="preserve"> identity of the prey</w:t>
        </w:r>
      </w:ins>
      <w:ins w:id="274" w:author="Kevin Healy" w:date="2017-02-09T17:03:00Z">
        <w:r>
          <w:t xml:space="preserve"> used to measure venom potency has been a long standing debate in the field (ref).</w:t>
        </w:r>
        <w:r w:rsidR="00C87AF5">
          <w:t xml:space="preserve"> From a</w:t>
        </w:r>
        <w:r>
          <w:t xml:space="preserve"> </w:t>
        </w:r>
      </w:ins>
      <w:ins w:id="275" w:author="Kevin Healy" w:date="2017-02-09T17:04:00Z">
        <w:r>
          <w:t xml:space="preserve">trophic ecological and </w:t>
        </w:r>
      </w:ins>
      <w:ins w:id="276" w:author="Kevin Healy" w:date="2017-02-09T17:23:00Z">
        <w:r w:rsidR="00C87AF5">
          <w:t>evolutionary</w:t>
        </w:r>
      </w:ins>
      <w:ins w:id="277" w:author="Kevin Healy" w:date="2017-02-09T17:04:00Z">
        <w:r>
          <w:t xml:space="preserve"> </w:t>
        </w:r>
      </w:ins>
      <w:ins w:id="278" w:author="Kevin Healy" w:date="2017-02-09T17:24:00Z">
        <w:r w:rsidR="00C87AF5">
          <w:t>perspective,</w:t>
        </w:r>
      </w:ins>
      <w:ins w:id="279" w:author="Kevin Healy" w:date="2017-02-09T17:04:00Z">
        <w:r>
          <w:t xml:space="preserve"> it would be expected that snake venom would be selected </w:t>
        </w:r>
      </w:ins>
      <w:ins w:id="280" w:author="Kevin Healy" w:date="2017-02-09T17:23:00Z">
        <w:r w:rsidR="00C87AF5">
          <w:t>to have</w:t>
        </w:r>
      </w:ins>
      <w:ins w:id="281" w:author="Kevin Healy" w:date="2017-02-09T17:04:00Z">
        <w:r>
          <w:t xml:space="preserve"> </w:t>
        </w:r>
      </w:ins>
      <w:ins w:id="282" w:author="Kevin Healy" w:date="2017-02-09T17:23:00Z">
        <w:r w:rsidR="00C87AF5">
          <w:t>higher</w:t>
        </w:r>
      </w:ins>
      <w:ins w:id="283" w:author="Kevin Healy" w:date="2017-02-09T17:04:00Z">
        <w:r>
          <w:t xml:space="preserve"> potencies</w:t>
        </w:r>
      </w:ins>
      <w:ins w:id="284" w:author="Kevin Healy" w:date="2017-02-09T17:24:00Z">
        <w:r w:rsidR="00C87AF5">
          <w:t xml:space="preserve"> towards common target species, such as those found within its diet. Such pre-specific venoms would result in </w:t>
        </w:r>
      </w:ins>
      <w:ins w:id="285" w:author="Kevin Healy" w:date="2017-02-09T17:25:00Z">
        <w:r w:rsidR="00C87AF5">
          <w:t xml:space="preserve">bias towards snake species which target mammal prey as mice are typically used to measure within laboratory settings. However, </w:t>
        </w:r>
      </w:ins>
      <w:ins w:id="286" w:author="Kevin Healy" w:date="2017-02-09T17:26:00Z">
        <w:r w:rsidR="00C87AF5">
          <w:t xml:space="preserve">while such </w:t>
        </w:r>
        <w:r w:rsidR="00C87AF5">
          <w:rPr>
            <w:lang w:val="en-IE"/>
          </w:rPr>
          <w:t xml:space="preserve">prey-specific venoms </w:t>
        </w:r>
      </w:ins>
      <w:ins w:id="287" w:author="Kevin Healy" w:date="2017-02-09T17:27:00Z">
        <w:r w:rsidR="00C87AF5">
          <w:rPr>
            <w:lang w:val="en-IE"/>
          </w:rPr>
          <w:t>have been demonstrated in</w:t>
        </w:r>
      </w:ins>
      <w:ins w:id="288" w:author="Kevin Healy" w:date="2017-02-09T17:26:00Z">
        <w:r w:rsidR="00C87AF5" w:rsidRPr="00CF7D1F">
          <w:rPr>
            <w:lang w:val="en-IE"/>
          </w:rPr>
          <w:t xml:space="preserve"> </w:t>
        </w:r>
        <w:r w:rsidR="00C87AF5" w:rsidRPr="00CF7D1F">
          <w:t>Malayan pitviper</w:t>
        </w:r>
        <w:r w:rsidR="00C87AF5">
          <w:t xml:space="preserve">s </w:t>
        </w:r>
        <w:r w:rsidR="00C87AF5">
          <w:fldChar w:fldCharType="begin"/>
        </w:r>
        <w:r w:rsidR="00C87AF5">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87AF5">
          <w:fldChar w:fldCharType="separate"/>
        </w:r>
        <w:r w:rsidR="00C87AF5">
          <w:rPr>
            <w:noProof/>
          </w:rPr>
          <w:t>(</w:t>
        </w:r>
        <w:r w:rsidR="00C87AF5">
          <w:fldChar w:fldCharType="begin"/>
        </w:r>
        <w:r w:rsidR="00C87AF5">
          <w:instrText xml:space="preserve"> HYPERLINK \l "_ENREF_23" \o "Daltry, 1996 #8" </w:instrText>
        </w:r>
      </w:ins>
      <w:ins w:id="289" w:author="Kevin Healy" w:date="2017-02-09T17:26:00Z">
        <w:r w:rsidR="00C87AF5">
          <w:fldChar w:fldCharType="separate"/>
        </w:r>
        <w:r w:rsidR="00C87AF5">
          <w:rPr>
            <w:noProof/>
          </w:rPr>
          <w:t>23</w:t>
        </w:r>
        <w:r w:rsidR="00C87AF5">
          <w:rPr>
            <w:noProof/>
          </w:rPr>
          <w:fldChar w:fldCharType="end"/>
        </w:r>
        <w:r w:rsidR="00C87AF5">
          <w:rPr>
            <w:noProof/>
          </w:rPr>
          <w:t>)</w:t>
        </w:r>
        <w:r w:rsidR="00C87AF5">
          <w:fldChar w:fldCharType="end"/>
        </w:r>
        <w:r w:rsidR="00C87AF5" w:rsidRPr="00CF7D1F">
          <w:t xml:space="preserve">, coral snakes </w:t>
        </w:r>
        <w:r w:rsidR="00C87AF5" w:rsidRPr="00CF7D1F">
          <w:fldChar w:fldCharType="begin"/>
        </w:r>
        <w:r w:rsidR="00C87AF5">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87AF5" w:rsidRPr="00CF7D1F">
          <w:fldChar w:fldCharType="separate"/>
        </w:r>
        <w:r w:rsidR="00C87AF5">
          <w:rPr>
            <w:noProof/>
          </w:rPr>
          <w:t>(</w:t>
        </w:r>
        <w:r w:rsidR="00C87AF5">
          <w:fldChar w:fldCharType="begin"/>
        </w:r>
        <w:r w:rsidR="00C87AF5">
          <w:instrText xml:space="preserve"> HYPERLINK \l "_ENREF_24" \o "da Silva, 2001 #7" </w:instrText>
        </w:r>
      </w:ins>
      <w:ins w:id="290" w:author="Kevin Healy" w:date="2017-02-09T17:26:00Z">
        <w:r w:rsidR="00C87AF5">
          <w:fldChar w:fldCharType="separate"/>
        </w:r>
        <w:r w:rsidR="00C87AF5">
          <w:rPr>
            <w:noProof/>
          </w:rPr>
          <w:t>24</w:t>
        </w:r>
        <w:r w:rsidR="00C87AF5">
          <w:rPr>
            <w:noProof/>
          </w:rPr>
          <w:fldChar w:fldCharType="end"/>
        </w:r>
        <w:r w:rsidR="00C87AF5">
          <w:rPr>
            <w:noProof/>
          </w:rPr>
          <w:t>)</w:t>
        </w:r>
        <w:r w:rsidR="00C87AF5" w:rsidRPr="00CF7D1F">
          <w:fldChar w:fldCharType="end"/>
        </w:r>
        <w:r w:rsidR="00C87AF5">
          <w:t>,</w:t>
        </w:r>
        <w:r w:rsidR="00C87AF5" w:rsidRPr="00CF7D1F">
          <w:t xml:space="preserve"> the viper genus </w:t>
        </w:r>
        <w:r w:rsidR="00C87AF5" w:rsidRPr="00CF7D1F">
          <w:rPr>
            <w:i/>
          </w:rPr>
          <w:t>Echis</w:t>
        </w:r>
        <w:r w:rsidR="00C87AF5" w:rsidRPr="00CF7D1F">
          <w:t xml:space="preserve"> </w:t>
        </w:r>
        <w:r w:rsidR="00C87AF5" w:rsidRPr="00CF7D1F">
          <w:fldChar w:fldCharType="begin"/>
        </w:r>
        <w:r w:rsidR="00C87AF5">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87AF5" w:rsidRPr="00CF7D1F">
          <w:fldChar w:fldCharType="separate"/>
        </w:r>
        <w:r w:rsidR="00C87AF5">
          <w:rPr>
            <w:noProof/>
          </w:rPr>
          <w:t>(</w:t>
        </w:r>
        <w:r w:rsidR="00C87AF5">
          <w:fldChar w:fldCharType="begin"/>
        </w:r>
        <w:r w:rsidR="00C87AF5">
          <w:instrText xml:space="preserve"> HYPERLINK \l "_ENREF_25" \o "Barlow, 2009 #2" </w:instrText>
        </w:r>
      </w:ins>
      <w:ins w:id="291" w:author="Kevin Healy" w:date="2017-02-09T17:26:00Z">
        <w:r w:rsidR="00C87AF5">
          <w:fldChar w:fldCharType="separate"/>
        </w:r>
        <w:r w:rsidR="00C87AF5">
          <w:rPr>
            <w:noProof/>
          </w:rPr>
          <w:t>25</w:t>
        </w:r>
        <w:r w:rsidR="00C87AF5">
          <w:rPr>
            <w:noProof/>
          </w:rPr>
          <w:fldChar w:fldCharType="end"/>
        </w:r>
        <w:r w:rsidR="00C87AF5">
          <w:rPr>
            <w:noProof/>
          </w:rPr>
          <w:t>)</w:t>
        </w:r>
        <w:r w:rsidR="00C87AF5" w:rsidRPr="00CF7D1F">
          <w:fldChar w:fldCharType="end"/>
        </w:r>
        <w:r w:rsidR="00C87AF5">
          <w:t>,</w:t>
        </w:r>
        <w:r w:rsidR="00C87AF5" w:rsidRPr="00CF7D1F">
          <w:t xml:space="preserve"> saw</w:t>
        </w:r>
        <w:r w:rsidR="00C87AF5">
          <w:t>-</w:t>
        </w:r>
        <w:r w:rsidR="00C87AF5" w:rsidRPr="00CF7D1F">
          <w:t xml:space="preserve">scaled vipers </w:t>
        </w:r>
        <w:r w:rsidR="00C87AF5" w:rsidRPr="00CF7D1F">
          <w:fldChar w:fldCharType="begin"/>
        </w:r>
        <w:r w:rsidR="00C87AF5">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87AF5" w:rsidRPr="00CF7D1F">
          <w:fldChar w:fldCharType="separate"/>
        </w:r>
        <w:r w:rsidR="00C87AF5">
          <w:rPr>
            <w:noProof/>
          </w:rPr>
          <w:t>(</w:t>
        </w:r>
        <w:r w:rsidR="00C87AF5">
          <w:fldChar w:fldCharType="begin"/>
        </w:r>
        <w:r w:rsidR="00C87AF5">
          <w:instrText xml:space="preserve"> HYPERLINK \l "_ENREF_26" \o "Richards, 2012 #12" </w:instrText>
        </w:r>
      </w:ins>
      <w:ins w:id="292" w:author="Kevin Healy" w:date="2017-02-09T17:26:00Z">
        <w:r w:rsidR="00C87AF5">
          <w:fldChar w:fldCharType="separate"/>
        </w:r>
        <w:r w:rsidR="00C87AF5">
          <w:rPr>
            <w:noProof/>
          </w:rPr>
          <w:t>26</w:t>
        </w:r>
        <w:r w:rsidR="00C87AF5">
          <w:rPr>
            <w:noProof/>
          </w:rPr>
          <w:fldChar w:fldCharType="end"/>
        </w:r>
        <w:r w:rsidR="00C87AF5">
          <w:rPr>
            <w:noProof/>
          </w:rPr>
          <w:t>)</w:t>
        </w:r>
        <w:r w:rsidR="00C87AF5" w:rsidRPr="00CF7D1F">
          <w:fldChar w:fldCharType="end"/>
        </w:r>
        <w:r w:rsidR="00C87AF5">
          <w:t xml:space="preserve"> and insect eating </w:t>
        </w:r>
        <w:r w:rsidR="00C87AF5">
          <w:rPr>
            <w:i/>
          </w:rPr>
          <w:t xml:space="preserve">Pelias </w:t>
        </w:r>
        <w:r w:rsidR="00C87AF5">
          <w:t xml:space="preserve">vipers </w:t>
        </w:r>
        <w:r w:rsidR="00C87AF5">
          <w:fldChar w:fldCharType="begin"/>
        </w:r>
        <w:r w:rsidR="00C87AF5">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C87AF5">
          <w:fldChar w:fldCharType="separate"/>
        </w:r>
        <w:r w:rsidR="00C87AF5">
          <w:rPr>
            <w:noProof/>
          </w:rPr>
          <w:t>(</w:t>
        </w:r>
        <w:r w:rsidR="00C87AF5">
          <w:fldChar w:fldCharType="begin"/>
        </w:r>
        <w:r w:rsidR="00C87AF5">
          <w:instrText xml:space="preserve"> HYPERLINK \l "_ENREF_27" \o "Starkov, 2007 #116" </w:instrText>
        </w:r>
      </w:ins>
      <w:ins w:id="293" w:author="Kevin Healy" w:date="2017-02-09T17:26:00Z">
        <w:r w:rsidR="00C87AF5">
          <w:fldChar w:fldCharType="separate"/>
        </w:r>
        <w:r w:rsidR="00C87AF5">
          <w:rPr>
            <w:noProof/>
          </w:rPr>
          <w:t>27</w:t>
        </w:r>
        <w:r w:rsidR="00C87AF5">
          <w:rPr>
            <w:noProof/>
          </w:rPr>
          <w:fldChar w:fldCharType="end"/>
        </w:r>
        <w:r w:rsidR="00C87AF5">
          <w:rPr>
            <w:noProof/>
          </w:rPr>
          <w:t>)</w:t>
        </w:r>
        <w:r w:rsidR="00C87AF5">
          <w:fldChar w:fldCharType="end"/>
        </w:r>
      </w:ins>
      <w:ins w:id="294" w:author="Kevin Healy" w:date="2017-02-09T17:27:00Z">
        <w:r w:rsidR="00C87AF5">
          <w:t xml:space="preserve">, other </w:t>
        </w:r>
      </w:ins>
      <w:ins w:id="295" w:author="Kevin Healy" w:date="2017-02-09T17:28:00Z">
        <w:r w:rsidR="00C87AF5">
          <w:t xml:space="preserve">cases have found either no relationship between prey and venom </w:t>
        </w:r>
      </w:ins>
      <w:ins w:id="296" w:author="Kevin Healy" w:date="2017-02-09T17:42:00Z">
        <w:r w:rsidR="006C58C6">
          <w:t>lethality</w:t>
        </w:r>
      </w:ins>
      <w:ins w:id="297" w:author="Kevin Healy" w:date="2017-02-09T17:28:00Z">
        <w:r w:rsidR="00C87AF5">
          <w:t xml:space="preserve"> () or a reverse case were common prey items have </w:t>
        </w:r>
      </w:ins>
      <w:ins w:id="298" w:author="Kevin Healy" w:date="2017-02-09T17:42:00Z">
        <w:r w:rsidR="006C58C6">
          <w:t>seemly</w:t>
        </w:r>
      </w:ins>
      <w:ins w:id="299" w:author="Kevin Healy" w:date="2017-02-09T17:28:00Z">
        <w:r w:rsidR="00C87AF5">
          <w:t xml:space="preserve"> </w:t>
        </w:r>
      </w:ins>
      <w:ins w:id="300" w:author="Kevin Healy" w:date="2017-02-09T17:42:00Z">
        <w:r w:rsidR="006C58C6">
          <w:t>evolved</w:t>
        </w:r>
      </w:ins>
      <w:ins w:id="301" w:author="Kevin Healy" w:date="2017-02-09T17:28:00Z">
        <w:r w:rsidR="00C87AF5">
          <w:t xml:space="preserve"> resistance towards their predators venoms, such as in the case of xx. </w:t>
        </w:r>
      </w:ins>
      <w:ins w:id="302" w:author="Kevin Healy" w:date="2017-02-09T17:29:00Z">
        <w:r w:rsidR="00C87AF5">
          <w:t xml:space="preserve">Here we use a measure of </w:t>
        </w:r>
      </w:ins>
      <w:ins w:id="303" w:author="Kevin Healy" w:date="2017-02-09T17:42:00Z">
        <w:r w:rsidR="006C58C6">
          <w:t>the evolutionary distance …</w:t>
        </w:r>
      </w:ins>
    </w:p>
    <w:p w14:paraId="276F16A6" w14:textId="4B9455A6" w:rsidR="00C87AF5" w:rsidRDefault="00C87AF5" w:rsidP="003B5958">
      <w:pPr>
        <w:spacing w:line="360" w:lineRule="auto"/>
        <w:rPr>
          <w:ins w:id="304" w:author="Kevin Healy" w:date="2017-02-09T17:30:00Z"/>
        </w:rPr>
      </w:pPr>
    </w:p>
    <w:p w14:paraId="5B60DF3D" w14:textId="2E6103A0" w:rsidR="00FB3AB3" w:rsidRDefault="00C87AF5" w:rsidP="003B5958">
      <w:pPr>
        <w:spacing w:line="360" w:lineRule="auto"/>
        <w:rPr>
          <w:ins w:id="305" w:author="Kevin Healy" w:date="2017-02-09T17:50:00Z"/>
        </w:rPr>
      </w:pPr>
      <w:ins w:id="306" w:author="Kevin Healy" w:date="2017-02-09T17:31:00Z">
        <w:r>
          <w:t xml:space="preserve">One </w:t>
        </w:r>
        <w:r w:rsidR="006C58C6">
          <w:t>suggestion to</w:t>
        </w:r>
        <w:r>
          <w:t xml:space="preserve"> </w:t>
        </w:r>
      </w:ins>
      <w:ins w:id="307" w:author="Kevin Healy" w:date="2017-02-09T17:40:00Z">
        <w:r w:rsidR="006C58C6">
          <w:t>account</w:t>
        </w:r>
      </w:ins>
      <w:ins w:id="308" w:author="Kevin Healy" w:date="2017-02-09T17:31:00Z">
        <w:r>
          <w:t xml:space="preserve"> for the </w:t>
        </w:r>
      </w:ins>
      <w:ins w:id="309" w:author="Kevin Healy" w:date="2017-02-09T17:32:00Z">
        <w:r>
          <w:t xml:space="preserve">idiosyncratic pattern of prey </w:t>
        </w:r>
      </w:ins>
      <w:ins w:id="310" w:author="Kevin Healy" w:date="2017-02-09T17:40:00Z">
        <w:r w:rsidR="006C58C6">
          <w:t>specific</w:t>
        </w:r>
      </w:ins>
      <w:ins w:id="311" w:author="Kevin Healy" w:date="2017-02-09T17:32:00Z">
        <w:r w:rsidR="006C58C6">
          <w:t xml:space="preserve"> venoms is</w:t>
        </w:r>
      </w:ins>
      <w:ins w:id="312" w:author="Kevin Healy" w:date="2017-02-09T17:41:00Z">
        <w:r w:rsidR="006C58C6">
          <w:t xml:space="preserve"> the overkill hypothesis (ref). This hypothesis posits that </w:t>
        </w:r>
      </w:ins>
      <w:ins w:id="313" w:author="Kevin Healy" w:date="2017-02-09T17:43:00Z">
        <w:r w:rsidR="006C58C6">
          <w:t xml:space="preserve">venoms have typically evolved to </w:t>
        </w:r>
      </w:ins>
      <w:ins w:id="314" w:author="Kevin Healy" w:date="2017-02-09T17:44:00Z">
        <w:r w:rsidR="00FB3AB3">
          <w:t>lethality’s</w:t>
        </w:r>
      </w:ins>
      <w:ins w:id="315" w:author="Kevin Healy" w:date="2017-02-09T17:43:00Z">
        <w:r w:rsidR="006C58C6">
          <w:t xml:space="preserve"> so far in excess of biological </w:t>
        </w:r>
      </w:ins>
      <w:ins w:id="316" w:author="Kevin Healy" w:date="2017-02-09T17:44:00Z">
        <w:r w:rsidR="00FB3AB3">
          <w:t>requirements</w:t>
        </w:r>
      </w:ins>
      <w:ins w:id="317" w:author="Kevin Healy" w:date="2017-02-09T17:43:00Z">
        <w:r w:rsidR="006C58C6">
          <w:t xml:space="preserve"> that </w:t>
        </w:r>
      </w:ins>
      <w:ins w:id="318" w:author="Kevin Healy" w:date="2017-02-09T17:44:00Z">
        <w:r w:rsidR="006C58C6">
          <w:t>potential pr</w:t>
        </w:r>
        <w:r w:rsidR="00FB3AB3">
          <w:t>edator-prey dynamics only play a minor role in</w:t>
        </w:r>
      </w:ins>
      <w:ins w:id="319" w:author="Kevin Healy" w:date="2017-02-09T17:45:00Z">
        <w:r w:rsidR="00FB3AB3">
          <w:t xml:space="preserve"> further evolution</w:t>
        </w:r>
      </w:ins>
      <w:ins w:id="320" w:author="Kevin Healy" w:date="2017-02-09T17:46:00Z">
        <w:r w:rsidR="00FB3AB3">
          <w:t xml:space="preserve"> (fig2)</w:t>
        </w:r>
      </w:ins>
      <w:ins w:id="321" w:author="Kevin Healy" w:date="2017-02-09T17:45:00Z">
        <w:r w:rsidR="00FB3AB3">
          <w:t xml:space="preserve">. While many species do seemiliy have such </w:t>
        </w:r>
      </w:ins>
      <w:ins w:id="322" w:author="Kevin Healy" w:date="2017-02-09T17:46:00Z">
        <w:r w:rsidR="00FB3AB3">
          <w:t>extreme</w:t>
        </w:r>
      </w:ins>
      <w:ins w:id="323" w:author="Kevin Healy" w:date="2017-02-09T17:45:00Z">
        <w:r w:rsidR="00FB3AB3">
          <w:t xml:space="preserve"> </w:t>
        </w:r>
      </w:ins>
      <w:ins w:id="324" w:author="Kevin Healy" w:date="2017-02-09T17:46:00Z">
        <w:r w:rsidR="00FB3AB3">
          <w:t>lethality’s</w:t>
        </w:r>
      </w:ins>
      <w:ins w:id="325" w:author="Kevin Healy" w:date="2017-02-09T17:45:00Z">
        <w:r w:rsidR="00FB3AB3">
          <w:t xml:space="preserve"> (fig1), many have </w:t>
        </w:r>
      </w:ins>
      <w:ins w:id="326" w:author="Kevin Healy" w:date="2017-02-09T17:46:00Z">
        <w:r w:rsidR="00FB3AB3">
          <w:t xml:space="preserve">either intermedial or mildly toxic venoms. However, if the overkill hypothesis is the genral pattern it would be expected that </w:t>
        </w:r>
      </w:ins>
      <w:ins w:id="327" w:author="Kevin Healy" w:date="2017-02-09T17:47:00Z">
        <w:r w:rsidR="00FB3AB3">
          <w:t xml:space="preserve">prey identity would </w:t>
        </w:r>
        <w:r w:rsidR="00FB3AB3">
          <w:lastRenderedPageBreak/>
          <w:t xml:space="preserve">have no affect on measures such as LD50. Alternative hypoththis were predatory-prey dynamics select for pre-specific venoms would predict that </w:t>
        </w:r>
      </w:ins>
      <w:ins w:id="328" w:author="Kevin Healy" w:date="2017-02-09T17:48:00Z">
        <w:r w:rsidR="00FB3AB3">
          <w:t xml:space="preserve">test species that more closely resemble typical target species would show potencies. In a </w:t>
        </w:r>
      </w:ins>
      <w:ins w:id="329" w:author="Kevin Healy" w:date="2017-02-09T17:50:00Z">
        <w:r w:rsidR="00FB3AB3">
          <w:t>scenario</w:t>
        </w:r>
      </w:ins>
      <w:ins w:id="330" w:author="Kevin Healy" w:date="2017-02-09T17:48:00Z">
        <w:r w:rsidR="00FB3AB3">
          <w:t xml:space="preserve"> were prey items have </w:t>
        </w:r>
      </w:ins>
      <w:ins w:id="331" w:author="Kevin Healy" w:date="2017-02-09T17:49:00Z">
        <w:r w:rsidR="00FB3AB3">
          <w:t>become immue, such as, a reverse pattern of this would be predicted.</w:t>
        </w:r>
      </w:ins>
    </w:p>
    <w:p w14:paraId="305BD00C" w14:textId="0CEA919E" w:rsidR="00FB3AB3" w:rsidRDefault="00FB3AB3" w:rsidP="003B5958">
      <w:pPr>
        <w:spacing w:line="360" w:lineRule="auto"/>
        <w:rPr>
          <w:ins w:id="332" w:author="Kevin Healy" w:date="2017-02-09T17:50:00Z"/>
        </w:rPr>
      </w:pPr>
    </w:p>
    <w:p w14:paraId="1DE107BC" w14:textId="49779C11" w:rsidR="00FB3AB3" w:rsidRDefault="00FB3AB3" w:rsidP="003B5958">
      <w:pPr>
        <w:spacing w:line="360" w:lineRule="auto"/>
        <w:rPr>
          <w:ins w:id="333" w:author="Kevin Healy" w:date="2017-02-09T17:42:00Z"/>
        </w:rPr>
      </w:pPr>
      <w:ins w:id="334" w:author="Kevin Healy" w:date="2017-02-09T17:50:00Z">
        <w:r>
          <w:t>As the abilty ot incapacitate ma,……</w:t>
        </w:r>
      </w:ins>
      <w:bookmarkStart w:id="335" w:name="_GoBack"/>
      <w:bookmarkEnd w:id="335"/>
    </w:p>
    <w:p w14:paraId="7BDCC53E" w14:textId="77777777" w:rsidR="006C58C6" w:rsidRDefault="006C58C6" w:rsidP="003B5958">
      <w:pPr>
        <w:spacing w:line="360" w:lineRule="auto"/>
        <w:rPr>
          <w:ins w:id="336" w:author="Kevin Healy" w:date="2017-02-09T17:42:00Z"/>
        </w:rPr>
      </w:pPr>
    </w:p>
    <w:p w14:paraId="5F87E1CB" w14:textId="77777777" w:rsidR="006C58C6" w:rsidRDefault="006C58C6" w:rsidP="003B5958">
      <w:pPr>
        <w:spacing w:line="360" w:lineRule="auto"/>
        <w:rPr>
          <w:ins w:id="337" w:author="Kevin Healy" w:date="2017-02-09T17:42:00Z"/>
        </w:rPr>
      </w:pPr>
    </w:p>
    <w:p w14:paraId="3582F950" w14:textId="557BE117" w:rsidR="00E42C20" w:rsidRDefault="00E42C20" w:rsidP="003B5958">
      <w:pPr>
        <w:spacing w:line="360" w:lineRule="auto"/>
        <w:rPr>
          <w:ins w:id="338" w:author="Kevin Healy" w:date="2017-02-06T18:16:00Z"/>
        </w:rPr>
      </w:pPr>
      <w:ins w:id="339" w:author="Kevin Healy" w:date="2017-02-06T18:15:00Z">
        <w:r>
          <w:t>Overkill</w:t>
        </w:r>
      </w:ins>
    </w:p>
    <w:p w14:paraId="43078651" w14:textId="2A1AF815" w:rsidR="00E42C20" w:rsidRDefault="00E42C20" w:rsidP="003B5958">
      <w:pPr>
        <w:spacing w:line="360" w:lineRule="auto"/>
        <w:rPr>
          <w:ins w:id="340" w:author="Kevin Healy" w:date="2017-02-06T18:15:00Z"/>
        </w:rPr>
      </w:pPr>
      <w:ins w:id="341" w:author="Kevin Healy" w:date="2017-02-06T18:16:00Z">
        <w:r>
          <w:t>Potency towards prey</w:t>
        </w:r>
      </w:ins>
    </w:p>
    <w:p w14:paraId="20C8E167" w14:textId="51A506ED" w:rsidR="00E42C20" w:rsidRDefault="00E42C20" w:rsidP="003B5958">
      <w:pPr>
        <w:spacing w:line="360" w:lineRule="auto"/>
        <w:rPr>
          <w:ins w:id="342" w:author="Kevin Healy" w:date="2017-02-06T18:15:00Z"/>
        </w:rPr>
      </w:pPr>
      <w:ins w:id="343" w:author="Kevin Healy" w:date="2017-02-06T18:15:00Z">
        <w:r>
          <w:t>Allometric models</w:t>
        </w:r>
      </w:ins>
    </w:p>
    <w:p w14:paraId="0C7723CC" w14:textId="2680FC52" w:rsidR="00E42C20" w:rsidRDefault="00E42C20" w:rsidP="003B5958">
      <w:pPr>
        <w:spacing w:line="360" w:lineRule="auto"/>
        <w:rPr>
          <w:ins w:id="344" w:author="Kevin Healy" w:date="2017-02-06T18:10:00Z"/>
        </w:rPr>
      </w:pPr>
      <w:ins w:id="345" w:author="Kevin Healy" w:date="2017-02-06T18:16:00Z">
        <w:r>
          <w:t>Habitat structure stuff.</w:t>
        </w:r>
      </w:ins>
    </w:p>
    <w:p w14:paraId="22304954" w14:textId="77777777" w:rsidR="00F70783" w:rsidRDefault="00F70783" w:rsidP="003B5958">
      <w:pPr>
        <w:spacing w:line="360" w:lineRule="auto"/>
        <w:rPr>
          <w:ins w:id="346" w:author="Kevin Healy" w:date="2017-02-06T18:10:00Z"/>
        </w:rPr>
      </w:pPr>
    </w:p>
    <w:p w14:paraId="1754D905" w14:textId="76FB4FC6" w:rsidR="00F70783" w:rsidRDefault="00F70783" w:rsidP="003B5958">
      <w:pPr>
        <w:spacing w:line="360" w:lineRule="auto"/>
        <w:rPr>
          <w:ins w:id="347" w:author="Kevin Healy" w:date="2017-02-06T12:44:00Z"/>
        </w:rPr>
      </w:pPr>
      <w:ins w:id="348" w:author="Kevin Healy" w:date="2017-02-06T18:10:00Z">
        <w:r>
          <w:t xml:space="preserve"> </w:t>
        </w:r>
      </w:ins>
    </w:p>
    <w:p w14:paraId="5F8A1D57" w14:textId="77777777" w:rsidR="00F70783" w:rsidRDefault="00F70783" w:rsidP="003B5958">
      <w:pPr>
        <w:spacing w:line="360" w:lineRule="auto"/>
        <w:rPr>
          <w:ins w:id="349" w:author="Kevin Healy" w:date="2017-02-06T12:44:00Z"/>
        </w:rPr>
      </w:pPr>
    </w:p>
    <w:p w14:paraId="50948A44" w14:textId="77777777" w:rsidR="00F70783" w:rsidRDefault="00F70783" w:rsidP="003B5958">
      <w:pPr>
        <w:spacing w:line="360" w:lineRule="auto"/>
        <w:rPr>
          <w:ins w:id="350" w:author="Kevin Healy" w:date="2017-02-06T12:44:00Z"/>
        </w:rPr>
      </w:pPr>
    </w:p>
    <w:p w14:paraId="58949424" w14:textId="1C49BE98" w:rsidR="001974B5" w:rsidRPr="00F70783" w:rsidRDefault="00C87201" w:rsidP="003B5958">
      <w:pPr>
        <w:spacing w:line="360" w:lineRule="auto"/>
        <w:rPr>
          <w:rPrChange w:id="351" w:author="Kevin Healy" w:date="2017-02-06T12:40:00Z">
            <w:rPr>
              <w:color w:val="000000" w:themeColor="text1"/>
            </w:rPr>
          </w:rPrChange>
        </w:rPr>
      </w:pPr>
      <w:r>
        <w:t xml:space="preserve"> </w:t>
      </w:r>
      <w:commentRangeStart w:id="352"/>
      <w:r w:rsidR="0067011C">
        <w:t>However,</w:t>
      </w:r>
      <w:r w:rsidR="00E002D0">
        <w:t xml:space="preserve"> </w:t>
      </w:r>
      <w:r>
        <w:t>s</w:t>
      </w:r>
      <w:r w:rsidR="003B5958" w:rsidRPr="00332BFB">
        <w:t>nake venom</w:t>
      </w:r>
      <w:r w:rsidR="0075083B">
        <w:t xml:space="preserve"> </w:t>
      </w:r>
      <w:r w:rsidR="0067011C">
        <w:t>is also</w:t>
      </w:r>
      <w:r w:rsidRPr="00332BFB">
        <w:t xml:space="preserve"> </w:t>
      </w:r>
      <w:r w:rsidR="003B5958" w:rsidRPr="00332BFB">
        <w:t>a</w:t>
      </w:r>
      <w:r w:rsidR="00D2650F">
        <w:t xml:space="preserve">n ideal </w:t>
      </w:r>
      <w:r w:rsidR="003B5958" w:rsidRPr="00332BFB">
        <w:t xml:space="preserve">system </w:t>
      </w:r>
      <w:r w:rsidR="0038224A">
        <w:t>for studying</w:t>
      </w:r>
      <w:r w:rsidR="00125FD1">
        <w:t xml:space="preserve"> predatory trait evolution</w:t>
      </w:r>
      <w:commentRangeEnd w:id="352"/>
      <w:r w:rsidR="0038224A">
        <w:rPr>
          <w:rStyle w:val="CommentReference"/>
        </w:rPr>
        <w:commentReference w:id="352"/>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DF1FE6">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DF1FE6">
          <w:rPr>
            <w:noProof/>
          </w:rPr>
          <w:t>1</w:t>
        </w:r>
      </w:hyperlink>
      <w:r w:rsidR="009B68D5">
        <w:rPr>
          <w:noProof/>
        </w:rPr>
        <w:t xml:space="preserve">, </w:t>
      </w:r>
      <w:hyperlink w:anchor="_ENREF_6" w:tooltip="Dowell, 2016 #198" w:history="1">
        <w:r w:rsidR="00DF1FE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 xml:space="preserve">ability to incapacitate prey. </w:t>
      </w:r>
      <w:commentRangeStart w:id="353"/>
      <w:r w:rsidR="003B5958" w:rsidRPr="00332BFB">
        <w:t>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w:t>
      </w:r>
      <w:r w:rsidR="0067011C">
        <w:t xml:space="preserve"> are incapable of subduing laboratory test model</w:t>
      </w:r>
      <w:r w:rsidR="00225583">
        <w:t xml:space="preserve"> prey</w:t>
      </w:r>
      <w:r w:rsidR="0067011C">
        <w:t xml:space="preserve">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DF1FE6">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r w:rsidR="00F32B46" w:rsidRPr="00F32B46">
        <w:rPr>
          <w:i/>
        </w:rPr>
        <w:t>Daboia russelii</w:t>
      </w:r>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DF1FE6">
          <w:rPr>
            <w:noProof/>
          </w:rPr>
          <w:t>8</w:t>
        </w:r>
      </w:hyperlink>
      <w:r w:rsidR="00833820">
        <w:rPr>
          <w:noProof/>
        </w:rPr>
        <w:t>)</w:t>
      </w:r>
      <w:r w:rsidR="00833820">
        <w:fldChar w:fldCharType="end"/>
      </w:r>
      <w:r w:rsidR="003B5958" w:rsidRPr="00332BFB">
        <w:t>.</w:t>
      </w:r>
      <w:commentRangeEnd w:id="353"/>
      <w:r w:rsidR="0038224A">
        <w:rPr>
          <w:rStyle w:val="CommentReference"/>
        </w:rPr>
        <w:commentReference w:id="353"/>
      </w:r>
      <w:r w:rsidR="003B5958" w:rsidRPr="00332BFB">
        <w:t xml:space="preserve"> </w:t>
      </w:r>
      <w:commentRangeStart w:id="354"/>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such as trophic factors, are</w:t>
      </w:r>
      <w:r w:rsidR="001974B5">
        <w:t xml:space="preserve"> thought to be</w:t>
      </w:r>
      <w:r w:rsidR="006A35DA">
        <w:t xml:space="preserve"> less important than </w:t>
      </w:r>
      <w:r w:rsidR="001974B5">
        <w:t xml:space="preserve">one might </w:t>
      </w:r>
      <w:r w:rsidR="006A35DA">
        <w:t>expect</w:t>
      </w:r>
      <w:r w:rsidR="005C7BF7">
        <w:rPr>
          <w:color w:val="000000" w:themeColor="text1"/>
        </w:rPr>
        <w:t>.</w:t>
      </w:r>
      <w:commentRangeEnd w:id="354"/>
      <w:r w:rsidR="008E3C03">
        <w:rPr>
          <w:rStyle w:val="CommentReference"/>
        </w:rPr>
        <w:commentReference w:id="354"/>
      </w:r>
    </w:p>
    <w:p w14:paraId="72642E80" w14:textId="0123462F" w:rsidR="003B5958" w:rsidRPr="00BC6008" w:rsidRDefault="00086F27" w:rsidP="005C7BF7">
      <w:pPr>
        <w:spacing w:line="360" w:lineRule="auto"/>
        <w:ind w:firstLine="720"/>
      </w:pPr>
      <w:commentRangeStart w:id="355"/>
      <w:r>
        <w:rPr>
          <w:color w:val="000000" w:themeColor="text1"/>
        </w:rPr>
        <w:t xml:space="preserve">One </w:t>
      </w:r>
      <w:r w:rsidR="0008546F">
        <w:rPr>
          <w:color w:val="000000" w:themeColor="text1"/>
        </w:rPr>
        <w:t xml:space="preserve">potential explanation for </w:t>
      </w:r>
      <w:r>
        <w:rPr>
          <w:color w:val="000000" w:themeColor="text1"/>
        </w:rPr>
        <w:t>thi</w:t>
      </w:r>
      <w:ins w:id="356" w:author="Chris C" w:date="2017-01-23T20:17:00Z">
        <w:r>
          <w:rPr>
            <w:color w:val="000000" w:themeColor="text1"/>
          </w:rPr>
          <w:t>s</w:t>
        </w:r>
        <w:r w:rsidR="00A047EC">
          <w:rPr>
            <w:color w:val="000000" w:themeColor="text1"/>
          </w:rPr>
          <w:t xml:space="preserve"> is given by</w:t>
        </w:r>
      </w:ins>
      <w:ins w:id="357" w:author="Chris C" w:date="2017-01-23T18:18:00Z">
        <w:r w:rsidR="004B7884">
          <w:rPr>
            <w:color w:val="000000" w:themeColor="text1"/>
          </w:rPr>
          <w:t xml:space="preserve">, known as the </w:t>
        </w:r>
      </w:ins>
      <w:del w:id="358" w:author="Chris C" w:date="2017-01-23T20:17:00Z">
        <w:r w:rsidDel="00A047EC">
          <w:rPr>
            <w:color w:val="000000" w:themeColor="text1"/>
          </w:rPr>
          <w:delText>s</w:delText>
        </w:r>
      </w:del>
      <w:ins w:id="359" w:author="Chris C" w:date="2017-01-23T18:18:00Z">
        <w:r w:rsidR="004B7884">
          <w:rPr>
            <w:color w:val="000000" w:themeColor="text1"/>
          </w:rPr>
          <w:t xml:space="preserve">“overkill” </w:t>
        </w:r>
      </w:ins>
      <w:ins w:id="360" w:author="Chris C" w:date="2017-01-23T20:17:00Z">
        <w:r w:rsidR="00A047EC">
          <w:rPr>
            <w:color w:val="000000" w:themeColor="text1"/>
          </w:rPr>
          <w:t>hypothesis,</w:t>
        </w:r>
      </w:ins>
      <w:ins w:id="361" w:author="Chris C" w:date="2017-01-23T18:18:00Z">
        <w:r w:rsidR="004B7884">
          <w:rPr>
            <w:color w:val="000000" w:themeColor="text1"/>
          </w:rPr>
          <w:t xml:space="preserve">effect </w:t>
        </w:r>
      </w:ins>
      <w:del w:id="362" w:author="Chris C" w:date="2017-01-23T18:18:00Z">
        <w:r w:rsidDel="004B7884">
          <w:rPr>
            <w:color w:val="000000" w:themeColor="text1"/>
          </w:rPr>
          <w:delText xml:space="preserve"> lack of a pattern </w:delText>
        </w:r>
      </w:del>
      <w:del w:id="363" w:author="Chris C" w:date="2017-01-23T18:19:00Z">
        <w:r w:rsidDel="004B7884">
          <w:rPr>
            <w:color w:val="000000" w:themeColor="text1"/>
          </w:rPr>
          <w:delText xml:space="preserve">is </w:delText>
        </w:r>
        <w:r w:rsidR="00BC78F1" w:rsidDel="004B7884">
          <w:rPr>
            <w:color w:val="000000" w:themeColor="text1"/>
          </w:rPr>
          <w:delText xml:space="preserve">that weak selective pressures are </w:delText>
        </w:r>
        <w:r w:rsidDel="004B7884">
          <w:rPr>
            <w:color w:val="000000" w:themeColor="text1"/>
          </w:rPr>
          <w:delText>caused by</w:delText>
        </w:r>
        <w:r w:rsidR="00535369" w:rsidDel="004B7884">
          <w:rPr>
            <w:color w:val="000000" w:themeColor="text1"/>
          </w:rPr>
          <w:delText xml:space="preserve"> an “overkill” effect</w:delText>
        </w:r>
        <w:r w:rsidR="000C6E9C" w:rsidDel="004B7884">
          <w:rPr>
            <w:color w:val="000000" w:themeColor="text1"/>
          </w:rPr>
          <w:delText>. This effect</w:delText>
        </w:r>
        <w:r w:rsidR="0038224A" w:rsidDel="004B7884">
          <w:rPr>
            <w:color w:val="000000" w:themeColor="text1"/>
          </w:rPr>
          <w:delText xml:space="preserve"> can</w:delText>
        </w:r>
        <w:r w:rsidR="000C6E9C" w:rsidDel="004B7884">
          <w:rPr>
            <w:color w:val="000000" w:themeColor="text1"/>
          </w:rPr>
          <w:delText xml:space="preserve"> </w:delText>
        </w:r>
        <w:r w:rsidR="0038224A" w:rsidDel="004B7884">
          <w:rPr>
            <w:color w:val="000000" w:themeColor="text1"/>
          </w:rPr>
          <w:delText xml:space="preserve">arise </w:delText>
        </w:r>
        <w:r w:rsidR="0008546F" w:rsidDel="004B7884">
          <w:rPr>
            <w:color w:val="000000" w:themeColor="text1"/>
          </w:rPr>
          <w:delText>due</w:delText>
        </w:r>
        <w:r w:rsidR="00167B2D" w:rsidDel="004B7884">
          <w:rPr>
            <w:color w:val="000000" w:themeColor="text1"/>
          </w:rPr>
          <w:delText xml:space="preserve"> to</w:delText>
        </w:r>
        <w:r w:rsidR="0008546F" w:rsidDel="004B7884">
          <w:rPr>
            <w:color w:val="000000" w:themeColor="text1"/>
          </w:rPr>
          <w:delText xml:space="preserve"> </w:delText>
        </w:r>
        <w:r w:rsidR="00E07CED" w:rsidRPr="001608C1" w:rsidDel="004B7884">
          <w:rPr>
            <w:color w:val="000000" w:themeColor="text1"/>
          </w:rPr>
          <w:delText>the capacity</w:delText>
        </w:r>
        <w:r w:rsidR="00BC78F1" w:rsidDel="004B7884">
          <w:rPr>
            <w:color w:val="000000" w:themeColor="text1"/>
          </w:rPr>
          <w:delText xml:space="preserve"> of </w:delText>
        </w:r>
      </w:del>
      <w:ins w:id="364" w:author="Chris C" w:date="2017-01-23T18:19:00Z">
        <w:r w:rsidR="00A047EC">
          <w:rPr>
            <w:color w:val="000000" w:themeColor="text1"/>
          </w:rPr>
          <w:t>which postulates that given</w:t>
        </w:r>
        <w:r w:rsidR="004B7884">
          <w:rPr>
            <w:color w:val="000000" w:themeColor="text1"/>
          </w:rPr>
          <w:t xml:space="preserve">whereby </w:t>
        </w:r>
      </w:ins>
      <w:r w:rsidR="00BC78F1">
        <w:rPr>
          <w:color w:val="000000" w:themeColor="text1"/>
        </w:rPr>
        <w:t>many</w:t>
      </w:r>
      <w:r w:rsidR="0008546F">
        <w:rPr>
          <w:color w:val="000000" w:themeColor="text1"/>
        </w:rPr>
        <w:t xml:space="preserve"> </w:t>
      </w:r>
      <w:r w:rsidR="00167B2D">
        <w:rPr>
          <w:color w:val="000000" w:themeColor="text1"/>
        </w:rPr>
        <w:t>snake</w:t>
      </w:r>
      <w:ins w:id="365" w:author="Chris C" w:date="2017-01-23T18:19:00Z">
        <w:r w:rsidR="004B7884">
          <w:rPr>
            <w:color w:val="000000" w:themeColor="text1"/>
          </w:rPr>
          <w:t>s</w:t>
        </w:r>
      </w:ins>
      <w:r w:rsidR="00BC78F1">
        <w:rPr>
          <w:color w:val="000000" w:themeColor="text1"/>
        </w:rPr>
        <w:t xml:space="preserve"> </w:t>
      </w:r>
      <w:del w:id="366" w:author="Chris C" w:date="2017-01-23T18:19:00Z">
        <w:r w:rsidR="00535369" w:rsidDel="004B7884">
          <w:rPr>
            <w:color w:val="000000" w:themeColor="text1"/>
          </w:rPr>
          <w:delText>venoms</w:delText>
        </w:r>
        <w:r w:rsidR="00535369" w:rsidRPr="001608C1" w:rsidDel="004B7884">
          <w:rPr>
            <w:color w:val="000000" w:themeColor="text1"/>
          </w:rPr>
          <w:delText xml:space="preserve"> </w:delText>
        </w:r>
      </w:del>
      <w:ins w:id="367" w:author="Chris C" w:date="2017-01-23T18:19:00Z">
        <w:r w:rsidR="004B7884">
          <w:rPr>
            <w:color w:val="000000" w:themeColor="text1"/>
          </w:rPr>
          <w:t>can</w:t>
        </w:r>
        <w:r w:rsidR="004B7884" w:rsidRPr="001608C1">
          <w:rPr>
            <w:color w:val="000000" w:themeColor="text1"/>
          </w:rPr>
          <w:t xml:space="preserve"> </w:t>
        </w:r>
      </w:ins>
      <w:del w:id="368" w:author="Chris C" w:date="2017-01-23T20:18:00Z">
        <w:r w:rsidR="00E07CED" w:rsidRPr="001608C1">
          <w:rPr>
            <w:color w:val="000000" w:themeColor="text1"/>
          </w:rPr>
          <w:delText xml:space="preserve">to </w:delText>
        </w:r>
      </w:del>
      <w:r w:rsidR="00E07CED" w:rsidRPr="001608C1">
        <w:rPr>
          <w:color w:val="000000" w:themeColor="text1"/>
        </w:rPr>
        <w:t>kill</w:t>
      </w:r>
      <w:r w:rsidR="00BC78F1">
        <w:rPr>
          <w:color w:val="000000" w:themeColor="text1"/>
        </w:rPr>
        <w:t xml:space="preserve"> </w:t>
      </w:r>
      <w:r w:rsidR="001974B5">
        <w:rPr>
          <w:color w:val="000000" w:themeColor="text1"/>
        </w:rPr>
        <w:t xml:space="preserve">vast numbers of their </w:t>
      </w:r>
      <w:r w:rsidR="00BC78F1">
        <w:rPr>
          <w:color w:val="000000" w:themeColor="text1"/>
        </w:rPr>
        <w:t xml:space="preserve">prey </w:t>
      </w:r>
      <w:r w:rsidR="001974B5">
        <w:rPr>
          <w:color w:val="000000" w:themeColor="text1"/>
        </w:rPr>
        <w:t>in a single bite</w:t>
      </w:r>
      <w:del w:id="369" w:author="Chris C" w:date="2017-01-23T18:19:00Z">
        <w:r w:rsidR="00535369" w:rsidDel="004B7884">
          <w:rPr>
            <w:color w:val="000000" w:themeColor="text1"/>
          </w:rPr>
          <w:delText xml:space="preserve">, as in the case of </w:delText>
        </w:r>
        <w:r w:rsidR="00535369" w:rsidDel="004B7884">
          <w:delText>Russel’s viper</w:delText>
        </w:r>
      </w:del>
      <w:r w:rsidR="00535369">
        <w:rPr>
          <w:color w:val="000000" w:themeColor="text1"/>
        </w:rPr>
        <w:t xml:space="preserve">, </w:t>
      </w:r>
      <w:del w:id="370" w:author="Chris C" w:date="2017-01-23T20:17:00Z">
        <w:r w:rsidR="0038224A">
          <w:rPr>
            <w:color w:val="000000" w:themeColor="text1"/>
          </w:rPr>
          <w:delText xml:space="preserve">rendering </w:delText>
        </w:r>
      </w:del>
      <w:ins w:id="371" w:author="Chris C" w:date="2017-01-23T20:17:00Z">
        <w:r w:rsidR="00A047EC">
          <w:rPr>
            <w:color w:val="000000" w:themeColor="text1"/>
          </w:rPr>
          <w:t>venom toxicity</w:t>
        </w:r>
      </w:ins>
      <w:ins w:id="372" w:author="Chris C" w:date="2017-01-23T20:18:00Z">
        <w:r w:rsidR="00A047EC">
          <w:rPr>
            <w:color w:val="000000" w:themeColor="text1"/>
          </w:rPr>
          <w:t xml:space="preserve"> </w:t>
        </w:r>
      </w:ins>
      <w:del w:id="373" w:author="Chris C" w:date="2017-01-23T20:18:00Z">
        <w:r w:rsidR="0038224A">
          <w:rPr>
            <w:color w:val="000000" w:themeColor="text1"/>
          </w:rPr>
          <w:delText>it</w:delText>
        </w:r>
        <w:r w:rsidR="001974B5">
          <w:rPr>
            <w:color w:val="000000" w:themeColor="text1"/>
          </w:rPr>
          <w:delText xml:space="preserve"> possible that venom</w:delText>
        </w:r>
        <w:r w:rsidR="00171CAC">
          <w:rPr>
            <w:color w:val="000000" w:themeColor="text1"/>
          </w:rPr>
          <w:delText xml:space="preserve"> </w:delText>
        </w:r>
      </w:del>
      <w:del w:id="374" w:author="Chris C" w:date="2017-01-23T18:28:00Z">
        <w:r w:rsidR="00171CAC" w:rsidDel="00945F40">
          <w:rPr>
            <w:color w:val="000000" w:themeColor="text1"/>
          </w:rPr>
          <w:delText xml:space="preserve">characteristics </w:delText>
        </w:r>
      </w:del>
      <w:ins w:id="375" w:author="Chris C" w:date="2017-01-23T18:28:00Z">
        <w:r w:rsidR="00945F40">
          <w:rPr>
            <w:color w:val="000000" w:themeColor="text1"/>
          </w:rPr>
          <w:t>toxicity</w:t>
        </w:r>
        <w:del w:id="376" w:author="Chris C" w:date="2017-01-23T18:28:00Z">
          <w:r w:rsidR="00945F40">
            <w:rPr>
              <w:color w:val="000000" w:themeColor="text1"/>
            </w:rPr>
            <w:delText xml:space="preserve"> </w:delText>
          </w:r>
        </w:del>
      </w:ins>
      <w:del w:id="377" w:author="Chris C" w:date="2017-01-23T18:28:00Z">
        <w:r w:rsidR="001974B5" w:rsidDel="00945F40">
          <w:rPr>
            <w:color w:val="000000" w:themeColor="text1"/>
          </w:rPr>
          <w:delText xml:space="preserve">are </w:delText>
        </w:r>
      </w:del>
      <w:ins w:id="378" w:author="Chris C" w:date="2017-01-23T18:28:00Z">
        <w:r w:rsidR="00945F40">
          <w:rPr>
            <w:color w:val="000000" w:themeColor="text1"/>
          </w:rPr>
          <w:t xml:space="preserve">is </w:t>
        </w:r>
      </w:ins>
      <w:r w:rsidR="001974B5">
        <w:rPr>
          <w:color w:val="000000" w:themeColor="text1"/>
        </w:rPr>
        <w:t>no</w:t>
      </w:r>
      <w:r w:rsidR="0038224A">
        <w:rPr>
          <w:color w:val="000000" w:themeColor="text1"/>
        </w:rPr>
        <w:t xml:space="preserve"> longer</w:t>
      </w:r>
      <w:r w:rsidR="001974B5">
        <w:rPr>
          <w:color w:val="000000" w:themeColor="text1"/>
        </w:rPr>
        <w:t xml:space="preserve"> under selection</w:t>
      </w:r>
      <w:r>
        <w:rPr>
          <w:color w:val="000000" w:themeColor="text1"/>
        </w:rPr>
        <w:t xml:space="preserve"> </w:t>
      </w:r>
      <w:commentRangeStart w:id="379"/>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DF1FE6">
          <w:rPr>
            <w:noProof/>
          </w:rPr>
          <w:t>9</w:t>
        </w:r>
      </w:hyperlink>
      <w:r w:rsidR="00833820">
        <w:rPr>
          <w:noProof/>
        </w:rPr>
        <w:t xml:space="preserve">, </w:t>
      </w:r>
      <w:hyperlink w:anchor="_ENREF_10" w:tooltip="Sasa, 1999 #3" w:history="1">
        <w:r w:rsidR="00DF1FE6">
          <w:rPr>
            <w:noProof/>
          </w:rPr>
          <w:t>10</w:t>
        </w:r>
      </w:hyperlink>
      <w:r w:rsidR="00833820">
        <w:rPr>
          <w:noProof/>
        </w:rPr>
        <w:t>)</w:t>
      </w:r>
      <w:r w:rsidR="00BC78F1">
        <w:fldChar w:fldCharType="end"/>
      </w:r>
      <w:r w:rsidR="001608C1" w:rsidRPr="001608C1">
        <w:rPr>
          <w:color w:val="000000" w:themeColor="text1"/>
        </w:rPr>
        <w:t>.</w:t>
      </w:r>
      <w:commentRangeEnd w:id="379"/>
      <w:r w:rsidR="0038224A">
        <w:rPr>
          <w:rStyle w:val="CommentReference"/>
        </w:rPr>
        <w:commentReference w:id="379"/>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w:t>
      </w:r>
      <w:del w:id="380" w:author="Chris C" w:date="2017-01-23T20:19:00Z">
        <w:r w:rsidR="0008546F">
          <w:rPr>
            <w:rFonts w:eastAsia="Times New Roman" w:cs="Times New Roman"/>
          </w:rPr>
          <w:delText xml:space="preserve">predicts </w:delText>
        </w:r>
        <w:r w:rsidR="0008546F" w:rsidDel="00A047EC">
          <w:rPr>
            <w:rFonts w:eastAsia="Times New Roman" w:cs="Times New Roman"/>
          </w:rPr>
          <w:delText>that</w:delText>
        </w:r>
      </w:del>
      <w:ins w:id="381" w:author="Chris C" w:date="2017-01-23T20:19:00Z">
        <w:r w:rsidR="00A047EC">
          <w:rPr>
            <w:rFonts w:eastAsia="Times New Roman" w:cs="Times New Roman"/>
          </w:rPr>
          <w:t>would be supported if</w:t>
        </w:r>
      </w:ins>
      <w:del w:id="382" w:author="Chris C" w:date="2017-01-23T22:44:00Z">
        <w:r w:rsidR="0008546F">
          <w:rPr>
            <w:rFonts w:eastAsia="Times New Roman" w:cs="Times New Roman"/>
          </w:rPr>
          <w:delText>that</w:delText>
        </w:r>
      </w:del>
      <w:r w:rsidR="00E07536">
        <w:rPr>
          <w:rFonts w:eastAsia="Times New Roman" w:cs="Times New Roman"/>
        </w:rPr>
        <w:t xml:space="preserve"> </w:t>
      </w:r>
      <w:r w:rsidR="003B5958" w:rsidRPr="00332BFB">
        <w:rPr>
          <w:rFonts w:eastAsia="Times New Roman" w:cs="Times New Roman"/>
        </w:rPr>
        <w:t>venom</w:t>
      </w:r>
      <w:r w:rsidR="00171CAC">
        <w:rPr>
          <w:rFonts w:eastAsia="Times New Roman" w:cs="Times New Roman"/>
        </w:rPr>
        <w:t xml:space="preserve"> </w:t>
      </w:r>
      <w:del w:id="383" w:author="Chris C" w:date="2017-01-23T18:32:00Z">
        <w:r w:rsidR="00171CAC" w:rsidDel="00945F40">
          <w:rPr>
            <w:rFonts w:eastAsia="Times New Roman" w:cs="Times New Roman"/>
          </w:rPr>
          <w:delText>traits</w:delText>
        </w:r>
        <w:r w:rsidR="00BE46B5" w:rsidDel="00945F40">
          <w:rPr>
            <w:rFonts w:eastAsia="Times New Roman" w:cs="Times New Roman"/>
          </w:rPr>
          <w:delText xml:space="preserve">, such as </w:delText>
        </w:r>
        <w:r w:rsidR="001608C1" w:rsidDel="00945F40">
          <w:rPr>
            <w:rFonts w:eastAsia="Times New Roman" w:cs="Times New Roman"/>
          </w:rPr>
          <w:delText>potency</w:delText>
        </w:r>
        <w:r w:rsidR="00BC78F1" w:rsidDel="00945F40">
          <w:rPr>
            <w:rFonts w:eastAsia="Times New Roman" w:cs="Times New Roman"/>
          </w:rPr>
          <w:delText xml:space="preserve"> and quantity</w:delText>
        </w:r>
      </w:del>
      <w:ins w:id="384" w:author="Chris C" w:date="2017-01-23T18:32:00Z">
        <w:r w:rsidR="00945F40">
          <w:rPr>
            <w:rFonts w:eastAsia="Times New Roman" w:cs="Times New Roman"/>
          </w:rPr>
          <w:t>characteristics</w:t>
        </w:r>
      </w:ins>
      <w:del w:id="385" w:author="Chris C" w:date="2017-01-23T18:32:00Z">
        <w:r w:rsidR="00BE46B5" w:rsidDel="00945F40">
          <w:rPr>
            <w:rFonts w:eastAsia="Times New Roman" w:cs="Times New Roman"/>
          </w:rPr>
          <w:delText>,</w:delText>
        </w:r>
        <w:r w:rsidR="003B5958" w:rsidDel="00945F40">
          <w:rPr>
            <w:rFonts w:eastAsia="Times New Roman" w:cs="Times New Roman"/>
          </w:rPr>
          <w:delText xml:space="preserve"> </w:delText>
        </w:r>
      </w:del>
      <w:ins w:id="386" w:author="Chris C" w:date="2017-01-23T18:32:00Z">
        <w:r w:rsidR="00945F40">
          <w:rPr>
            <w:rFonts w:eastAsia="Times New Roman" w:cs="Times New Roman"/>
          </w:rPr>
          <w:t xml:space="preserve"> may </w:t>
        </w:r>
      </w:ins>
      <w:r w:rsidR="00171CAC">
        <w:rPr>
          <w:rFonts w:eastAsia="Times New Roman" w:cs="Times New Roman"/>
        </w:rPr>
        <w:t xml:space="preserve">vary </w:t>
      </w:r>
      <w:ins w:id="387" w:author="Chris C" w:date="2017-01-23T18:32:00Z">
        <w:r w:rsidR="00945F40">
          <w:rPr>
            <w:rFonts w:eastAsia="Times New Roman" w:cs="Times New Roman"/>
          </w:rPr>
          <w:t xml:space="preserve">randomly </w:t>
        </w:r>
      </w:ins>
      <w:del w:id="388" w:author="Chris C" w:date="2017-01-23T18:32:00Z">
        <w:r w:rsidR="000C6E9C" w:rsidDel="00945F40">
          <w:rPr>
            <w:rFonts w:eastAsia="Times New Roman" w:cs="Times New Roman"/>
          </w:rPr>
          <w:delText xml:space="preserve">according </w:delText>
        </w:r>
      </w:del>
      <w:ins w:id="389" w:author="Chris C" w:date="2017-01-23T18:32:00Z">
        <w:r w:rsidR="00945F40">
          <w:rPr>
            <w:rFonts w:eastAsia="Times New Roman" w:cs="Times New Roman"/>
          </w:rPr>
          <w:t xml:space="preserve">associated with </w:t>
        </w:r>
      </w:ins>
      <w:del w:id="390" w:author="Chris C" w:date="2017-01-23T18:32:00Z">
        <w:r w:rsidR="000C6E9C" w:rsidDel="00945F40">
          <w:rPr>
            <w:rFonts w:eastAsia="Times New Roman" w:cs="Times New Roman"/>
          </w:rPr>
          <w:lastRenderedPageBreak/>
          <w:delText xml:space="preserve">to </w:delText>
        </w:r>
      </w:del>
      <w:r w:rsidR="000C6E9C">
        <w:rPr>
          <w:rFonts w:eastAsia="Times New Roman" w:cs="Times New Roman"/>
        </w:rPr>
        <w:t>evolutionary drift</w:t>
      </w:r>
      <w:r w:rsidR="00171CAC">
        <w:rPr>
          <w:rFonts w:eastAsia="Times New Roman" w:cs="Times New Roman"/>
        </w:rPr>
        <w:t xml:space="preserve"> across </w:t>
      </w:r>
      <w:commentRangeStart w:id="391"/>
      <w:commentRangeStart w:id="392"/>
      <w:r w:rsidR="00171CAC">
        <w:rPr>
          <w:rFonts w:eastAsia="Times New Roman" w:cs="Times New Roman"/>
        </w:rPr>
        <w:t>species</w:t>
      </w:r>
      <w:commentRangeEnd w:id="391"/>
      <w:r w:rsidR="00945F40">
        <w:rPr>
          <w:rStyle w:val="CommentReference"/>
        </w:rPr>
        <w:commentReference w:id="391"/>
      </w:r>
      <w:commentRangeEnd w:id="392"/>
      <w:r w:rsidR="00945F40">
        <w:rPr>
          <w:rStyle w:val="CommentReference"/>
        </w:rPr>
        <w:commentReference w:id="392"/>
      </w:r>
      <w:r w:rsidR="00991467">
        <w:rPr>
          <w:rFonts w:eastAsia="Times New Roman" w:cs="Times New Roman"/>
        </w:rPr>
        <w:t xml:space="preserve">. </w:t>
      </w:r>
      <w:del w:id="393" w:author="Chris C" w:date="2017-01-23T18:33:00Z">
        <w:r w:rsidR="00991467" w:rsidDel="00945F40">
          <w:rPr>
            <w:rFonts w:eastAsia="Times New Roman" w:cs="Times New Roman"/>
          </w:rPr>
          <w:delText>However,</w:delText>
        </w:r>
        <w:r w:rsidR="00E07536" w:rsidDel="00945F40">
          <w:rPr>
            <w:rFonts w:eastAsia="Times New Roman" w:cs="Times New Roman"/>
          </w:rPr>
          <w:delText xml:space="preserve"> </w:delText>
        </w:r>
        <w:r w:rsidR="00171CAC" w:rsidDel="00945F40">
          <w:rPr>
            <w:rFonts w:eastAsia="Times New Roman" w:cs="Times New Roman"/>
          </w:rPr>
          <w:delText>this then brings into</w:delText>
        </w:r>
        <w:r w:rsidR="00320E26" w:rsidDel="00945F40">
          <w:rPr>
            <w:rFonts w:eastAsia="Times New Roman" w:cs="Times New Roman"/>
          </w:rPr>
          <w:delText xml:space="preserve"> </w:delText>
        </w:r>
        <w:r w:rsidR="0008546F" w:rsidDel="00945F40">
          <w:rPr>
            <w:rFonts w:eastAsia="Times New Roman" w:cs="Times New Roman"/>
          </w:rPr>
          <w:delText xml:space="preserve">question </w:delText>
        </w:r>
      </w:del>
      <w:del w:id="394" w:author="Chris C" w:date="2017-01-23T18:29:00Z">
        <w:r w:rsidR="00BC78F1" w:rsidDel="00945F40">
          <w:rPr>
            <w:rFonts w:eastAsia="Times New Roman" w:cs="Times New Roman"/>
          </w:rPr>
          <w:delText>the</w:delText>
        </w:r>
        <w:r w:rsidR="00BC6008" w:rsidDel="00945F40">
          <w:rPr>
            <w:rFonts w:eastAsia="Times New Roman" w:cs="Times New Roman"/>
          </w:rPr>
          <w:delText xml:space="preserve"> </w:delText>
        </w:r>
      </w:del>
      <w:del w:id="395" w:author="Chris C" w:date="2017-01-23T18:33:00Z">
        <w:r w:rsidR="00BC6008" w:rsidDel="00945F40">
          <w:rPr>
            <w:rFonts w:eastAsia="Times New Roman" w:cs="Times New Roman"/>
          </w:rPr>
          <w:delText>general</w:delText>
        </w:r>
        <w:r w:rsidR="00BC78F1" w:rsidDel="00945F40">
          <w:rPr>
            <w:rFonts w:eastAsia="Times New Roman" w:cs="Times New Roman"/>
          </w:rPr>
          <w:delText xml:space="preserve"> </w:delText>
        </w:r>
      </w:del>
      <w:del w:id="396" w:author="Chris C" w:date="2017-01-23T18:30:00Z">
        <w:r w:rsidR="00BC78F1" w:rsidDel="00945F40">
          <w:rPr>
            <w:rFonts w:eastAsia="Times New Roman" w:cs="Times New Roman"/>
          </w:rPr>
          <w:delText>importance of</w:delText>
        </w:r>
      </w:del>
      <w:del w:id="397" w:author="Chris C" w:date="2017-01-23T18:33:00Z">
        <w:r w:rsidR="00BC78F1" w:rsidDel="00945F40">
          <w:rPr>
            <w:rFonts w:eastAsia="Times New Roman" w:cs="Times New Roman"/>
          </w:rPr>
          <w:delText xml:space="preserve"> </w:delText>
        </w:r>
        <w:r w:rsidR="00BC6008" w:rsidDel="00945F40">
          <w:rPr>
            <w:rFonts w:eastAsia="Times New Roman" w:cs="Times New Roman"/>
          </w:rPr>
          <w:delText>ecological factors</w:delText>
        </w:r>
      </w:del>
      <w:del w:id="398" w:author="Chris C" w:date="2017-01-23T18:30:00Z">
        <w:r w:rsidR="00BC6008" w:rsidDel="00945F40">
          <w:rPr>
            <w:rFonts w:eastAsia="Times New Roman" w:cs="Times New Roman"/>
          </w:rPr>
          <w:delText xml:space="preserve"> </w:delText>
        </w:r>
        <w:r w:rsidR="00171CAC" w:rsidDel="00945F40">
          <w:rPr>
            <w:rFonts w:eastAsia="Times New Roman" w:cs="Times New Roman"/>
          </w:rPr>
          <w:delText xml:space="preserve">driving </w:delText>
        </w:r>
        <w:r w:rsidR="00BC6008" w:rsidDel="00945F40">
          <w:rPr>
            <w:rFonts w:eastAsia="Times New Roman" w:cs="Times New Roman"/>
          </w:rPr>
          <w:delText>the evolution of</w:delText>
        </w:r>
        <w:r w:rsidR="00BC78F1" w:rsidDel="00945F40">
          <w:rPr>
            <w:rFonts w:eastAsia="Times New Roman" w:cs="Times New Roman"/>
          </w:rPr>
          <w:delText xml:space="preserve"> </w:delText>
        </w:r>
        <w:r w:rsidR="003B5958" w:rsidDel="00945F40">
          <w:rPr>
            <w:rFonts w:eastAsia="Times New Roman" w:cs="Times New Roman"/>
          </w:rPr>
          <w:delText>predator</w:delText>
        </w:r>
        <w:r w:rsidR="00BC78F1" w:rsidDel="00945F40">
          <w:rPr>
            <w:rFonts w:eastAsia="Times New Roman" w:cs="Times New Roman"/>
          </w:rPr>
          <w:delText>y</w:delText>
        </w:r>
        <w:r w:rsidR="003B5958" w:rsidDel="00945F40">
          <w:rPr>
            <w:rFonts w:eastAsia="Times New Roman" w:cs="Times New Roman"/>
          </w:rPr>
          <w:delText xml:space="preserve"> </w:delText>
        </w:r>
        <w:r w:rsidR="002D6EF0" w:rsidDel="00945F40">
          <w:rPr>
            <w:rFonts w:eastAsia="Times New Roman" w:cs="Times New Roman"/>
          </w:rPr>
          <w:delText>trait</w:delText>
        </w:r>
        <w:r w:rsidR="00BC78F1" w:rsidDel="00945F40">
          <w:rPr>
            <w:rFonts w:eastAsia="Times New Roman" w:cs="Times New Roman"/>
          </w:rPr>
          <w:delText>s</w:delText>
        </w:r>
        <w:r w:rsidR="0038224A" w:rsidDel="00945F40">
          <w:rPr>
            <w:rFonts w:eastAsia="Times New Roman" w:cs="Times New Roman"/>
          </w:rPr>
          <w:delText xml:space="preserve"> in the first place</w:delText>
        </w:r>
      </w:del>
      <w:del w:id="399" w:author="Chris C" w:date="2017-01-23T18:33:00Z">
        <w:r w:rsidR="003B5958" w:rsidRPr="00332BFB" w:rsidDel="00945F40">
          <w:rPr>
            <w:rFonts w:eastAsia="Times New Roman" w:cs="Times New Roman"/>
          </w:rPr>
          <w:delText>.</w:delText>
        </w:r>
        <w:r w:rsidR="003B5958" w:rsidDel="00945F40">
          <w:rPr>
            <w:rFonts w:eastAsia="Times New Roman" w:cs="Times New Roman"/>
          </w:rPr>
          <w:delText xml:space="preserve"> </w:delText>
        </w:r>
      </w:del>
      <w:r w:rsidR="003B5958">
        <w:rPr>
          <w:rFonts w:eastAsia="Times New Roman" w:cs="Times New Roman"/>
        </w:rPr>
        <w:t xml:space="preserve">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r w:rsidR="003B5958" w:rsidRPr="00332BFB">
        <w:rPr>
          <w:rFonts w:eastAsia="Times New Roman" w:cs="Times New Roman"/>
        </w:rPr>
        <w:t>macroevolution</w:t>
      </w:r>
      <w:r w:rsidR="003B5958">
        <w:rPr>
          <w:rFonts w:eastAsia="Times New Roman" w:cs="Times New Roman"/>
        </w:rPr>
        <w:t xml:space="preserve">ary and trophic </w:t>
      </w:r>
      <w:r w:rsidR="00320E26">
        <w:rPr>
          <w:rFonts w:eastAsia="Times New Roman" w:cs="Times New Roman"/>
        </w:rPr>
        <w:t>theory</w:t>
      </w:r>
      <w:r w:rsidR="003B5958">
        <w:rPr>
          <w:rFonts w:eastAsia="Times New Roman" w:cs="Times New Roman"/>
        </w:rPr>
        <w:t>.</w:t>
      </w:r>
      <w:commentRangeEnd w:id="355"/>
      <w:r w:rsidR="0013711C">
        <w:rPr>
          <w:rStyle w:val="CommentReference"/>
        </w:rPr>
        <w:commentReference w:id="355"/>
      </w:r>
    </w:p>
    <w:p w14:paraId="2B06D17C" w14:textId="304EE9FA"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DF1FE6">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DF1FE6">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w:t>
      </w:r>
      <w:del w:id="400" w:author="Chris C" w:date="2017-01-23T22:13:00Z">
        <w:r w:rsidR="00401D0D">
          <w:rPr>
            <w:lang w:val="en-IE"/>
          </w:rPr>
          <w:delText>trophic</w:delText>
        </w:r>
        <w:r w:rsidRPr="005266A2">
          <w:rPr>
            <w:lang w:val="en-IE"/>
          </w:rPr>
          <w:delText xml:space="preserve"> </w:delText>
        </w:r>
        <w:r w:rsidRPr="005266A2" w:rsidDel="0013711C">
          <w:rPr>
            <w:lang w:val="en-IE"/>
          </w:rPr>
          <w:delText>interactions</w:delText>
        </w:r>
      </w:del>
      <w:ins w:id="401" w:author="Chris C" w:date="2017-01-23T22:13:00Z">
        <w:r w:rsidR="0013711C">
          <w:rPr>
            <w:lang w:val="en-IE"/>
          </w:rPr>
          <w:t>predator-prey relationships</w:t>
        </w:r>
      </w:ins>
      <w:del w:id="402" w:author="Chris C" w:date="2017-01-23T22:44:00Z">
        <w:r w:rsidRPr="005266A2">
          <w:rPr>
            <w:lang w:val="en-IE"/>
          </w:rPr>
          <w:delText>interactions</w:delText>
        </w:r>
      </w:del>
      <w:r w:rsidRPr="005266A2">
        <w:rPr>
          <w:lang w:val="en-IE"/>
        </w:rPr>
        <w:t xml:space="preserve">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w:t>
      </w:r>
      <w:r w:rsidR="0038224A">
        <w:rPr>
          <w:lang w:val="en-IE"/>
        </w:rPr>
        <w:t xml:space="preserve">specific </w:t>
      </w:r>
      <w:r>
        <w:rPr>
          <w:lang w:val="en-IE"/>
        </w:rPr>
        <w:t xml:space="preserve">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r>
      <w:r w:rsidR="0040750C">
        <w:rPr>
          <w:lang w:val="en-IE"/>
        </w:rPr>
        <w:fldChar w:fldCharType="separate"/>
      </w:r>
      <w:r w:rsidR="00833820">
        <w:rPr>
          <w:noProof/>
          <w:lang w:val="en-IE"/>
        </w:rPr>
        <w:t>(</w:t>
      </w:r>
      <w:hyperlink w:anchor="_ENREF_13" w:tooltip="Domenici, 2001 #107" w:history="1">
        <w:r w:rsidR="00DF1FE6">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DF1FE6">
          <w:rPr>
            <w:noProof/>
            <w:lang w:val="en-IE"/>
          </w:rPr>
          <w:t>16</w:t>
        </w:r>
      </w:hyperlink>
      <w:r w:rsidR="00833820">
        <w:rPr>
          <w:noProof/>
          <w:lang w:val="en-IE"/>
        </w:rPr>
        <w:t xml:space="preserve">, </w:t>
      </w:r>
      <w:hyperlink w:anchor="_ENREF_17" w:tooltip="Kiltie, 2000 #97" w:history="1">
        <w:r w:rsidR="00DF1FE6">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DF1FE6">
          <w:rPr>
            <w:noProof/>
            <w:lang w:val="en-IE"/>
          </w:rPr>
          <w:t>15</w:t>
        </w:r>
      </w:hyperlink>
      <w:r w:rsidR="00833820">
        <w:rPr>
          <w:noProof/>
          <w:lang w:val="en-IE"/>
        </w:rPr>
        <w:t xml:space="preserve">, </w:t>
      </w:r>
      <w:hyperlink w:anchor="_ENREF_18" w:tooltip="Carbone, 2014 #93" w:history="1">
        <w:r w:rsidR="00DF1FE6">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w:t>
      </w:r>
      <w:r w:rsidR="0038224A">
        <w:rPr>
          <w:lang w:val="en-IE"/>
        </w:rPr>
        <w:t>h</w:t>
      </w:r>
      <w:r>
        <w:rPr>
          <w:lang w:val="en-IE"/>
        </w:rPr>
        <w:t>ere</w:t>
      </w:r>
      <w:r w:rsidRPr="005266A2">
        <w:rPr>
          <w:lang w:val="en-IE"/>
        </w:rPr>
        <w:t xml:space="preserve"> arms race dynamics</w:t>
      </w:r>
      <w:r>
        <w:rPr>
          <w:lang w:val="en-IE"/>
        </w:rPr>
        <w:t xml:space="preserve"> may drive the</w:t>
      </w:r>
      <w:r w:rsidR="00806C7F">
        <w:rPr>
          <w:lang w:val="en-IE"/>
        </w:rPr>
        <w:t xml:space="preserve"> </w:t>
      </w:r>
      <w:r w:rsidR="00954A56">
        <w:rPr>
          <w:lang w:val="en-IE"/>
        </w:rPr>
        <w:t>co-</w:t>
      </w:r>
      <w:r w:rsidR="00806C7F">
        <w:rPr>
          <w:lang w:val="en-IE"/>
        </w:rPr>
        <w:t>evolution of</w:t>
      </w:r>
      <w:r w:rsidR="00401D0D">
        <w:rPr>
          <w:lang w:val="en-IE"/>
        </w:rPr>
        <w:t xml:space="preserve"> predatory </w:t>
      </w:r>
      <w:r w:rsidR="00954A56">
        <w:rPr>
          <w:lang w:val="en-IE"/>
        </w:rPr>
        <w:t xml:space="preserve">and anti-predator </w:t>
      </w:r>
      <w:r w:rsidR="00401D0D">
        <w:rPr>
          <w:lang w:val="en-IE"/>
        </w:rPr>
        <w:t xml:space="preserve">traits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DF1FE6">
          <w:rPr>
            <w:noProof/>
            <w:lang w:val="en-IE"/>
          </w:rPr>
          <w:t>19</w:t>
        </w:r>
      </w:hyperlink>
      <w:r w:rsidR="00833820">
        <w:rPr>
          <w:noProof/>
          <w:lang w:val="en-IE"/>
        </w:rPr>
        <w:t xml:space="preserve">, </w:t>
      </w:r>
      <w:hyperlink w:anchor="_ENREF_20" w:tooltip="Van Valen, 1973 #96" w:history="1">
        <w:r w:rsidR="00DF1FE6">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954A56">
        <w:rPr>
          <w:lang w:val="en-IE"/>
        </w:rPr>
        <w:t>predator-prey co-</w:t>
      </w:r>
      <w:r>
        <w:rPr>
          <w:lang w:val="en-IE"/>
        </w:rPr>
        <w:t>evolution</w:t>
      </w:r>
      <w:r w:rsidR="002165F5">
        <w:rPr>
          <w:lang w:val="en-IE"/>
        </w:rPr>
        <w:t>,</w:t>
      </w:r>
      <w:r>
        <w:rPr>
          <w:lang w:val="en-IE"/>
        </w:rPr>
        <w:t xml:space="preserve"> </w:t>
      </w:r>
      <w:r w:rsidR="00954A56">
        <w:rPr>
          <w:lang w:val="en-IE"/>
        </w:rPr>
        <w:t>species traits</w:t>
      </w:r>
      <w:r>
        <w:rPr>
          <w:lang w:val="en-IE"/>
        </w:rPr>
        <w:t xml:space="preserve">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w:t>
      </w:r>
      <w:r w:rsidR="00467601">
        <w:rPr>
          <w:lang w:val="en-IE"/>
        </w:rPr>
        <w:t>can be quanti</w:t>
      </w:r>
      <w:r w:rsidR="00954A56">
        <w:rPr>
          <w:lang w:val="en-IE"/>
        </w:rPr>
        <w:t xml:space="preserve">fied </w:t>
      </w:r>
      <w:r w:rsidR="00467601">
        <w:rPr>
          <w:lang w:val="en-IE"/>
        </w:rPr>
        <w:t>across a large group of diverse species allowing</w:t>
      </w:r>
      <w:r w:rsidR="00954A56">
        <w:rPr>
          <w:lang w:val="en-IE"/>
        </w:rPr>
        <w:t xml:space="preserve"> us to </w:t>
      </w:r>
      <w:r w:rsidR="004E17C2">
        <w:rPr>
          <w:lang w:val="en-IE"/>
        </w:rPr>
        <w:t xml:space="preserve">test </w:t>
      </w:r>
      <w:r w:rsidR="00EC4AED">
        <w:rPr>
          <w:lang w:val="en-IE"/>
        </w:rPr>
        <w:t>whether</w:t>
      </w:r>
      <w:r w:rsidR="00467601">
        <w:rPr>
          <w:lang w:val="en-IE"/>
        </w:rPr>
        <w:t xml:space="preserve"> </w:t>
      </w:r>
      <w:r w:rsidR="00954A56">
        <w:rPr>
          <w:lang w:val="en-IE"/>
        </w:rPr>
        <w:t>environmental and physiological</w:t>
      </w:r>
      <w:r w:rsidR="00467601">
        <w:rPr>
          <w:lang w:val="en-IE"/>
        </w:rPr>
        <w:t xml:space="preserve"> factors </w:t>
      </w:r>
      <w:r w:rsidR="00EC4AED">
        <w:rPr>
          <w:lang w:val="en-IE"/>
        </w:rPr>
        <w:t>influence</w:t>
      </w:r>
      <w:r w:rsidR="00467601">
        <w:rPr>
          <w:lang w:val="en-IE"/>
        </w:rPr>
        <w:t xml:space="preserve"> its evolution.</w:t>
      </w:r>
    </w:p>
    <w:p w14:paraId="632111F7" w14:textId="654347CF" w:rsidR="009E701D"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DF1FE6">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w:t>
      </w:r>
      <w:r w:rsidR="00EC4AED">
        <w:rPr>
          <w:lang w:val="en-IE"/>
        </w:rPr>
        <w:t xml:space="preserve">driven by </w:t>
      </w:r>
      <w:r>
        <w:rPr>
          <w:lang w:val="en-IE"/>
        </w:rPr>
        <w:t>prey type also</w:t>
      </w:r>
      <w:r w:rsidR="000C6E9C">
        <w:rPr>
          <w:lang w:val="en-IE"/>
        </w:rPr>
        <w:t xml:space="preserve"> appear to</w:t>
      </w:r>
      <w:r>
        <w:rPr>
          <w:lang w:val="en-IE"/>
        </w:rPr>
        <w:t xml:space="preserve"> </w:t>
      </w:r>
      <w:r w:rsidR="00EC4AED">
        <w:rPr>
          <w:lang w:val="en-IE"/>
        </w:rPr>
        <w:t xml:space="preserve">influence </w:t>
      </w:r>
      <w:r>
        <w:rPr>
          <w:lang w:val="en-IE"/>
        </w:rPr>
        <w:t>s</w:t>
      </w:r>
      <w:r w:rsidR="00921636">
        <w:rPr>
          <w:lang w:val="en-IE"/>
        </w:rPr>
        <w:t>nake venom</w:t>
      </w:r>
      <w:r w:rsidR="000C6E9C">
        <w:rPr>
          <w:lang w:val="en-IE"/>
        </w:rPr>
        <w:t xml:space="preserve"> traits such as its</w:t>
      </w:r>
      <w:r w:rsidR="00EC4AED">
        <w:rPr>
          <w:lang w:val="en-IE"/>
        </w:rPr>
        <w:t xml:space="preserve"> quantity</w:t>
      </w:r>
      <w:r w:rsidR="00921636">
        <w:rPr>
          <w:lang w:val="en-IE"/>
        </w:rPr>
        <w:t xml:space="preserve">. For example, a switch in diet from fish to eggs has resulted in the almost complete atrophy of the venom apparatus in the egg eating marble sea snake </w:t>
      </w:r>
      <w:r w:rsidR="00F170CD">
        <w:rPr>
          <w:i/>
          <w:lang w:val="en-IE"/>
        </w:rPr>
        <w:t xml:space="preserve">Aipysurus eydouxii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DF1FE6">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w</w:t>
      </w:r>
      <w:r w:rsidR="004E17C2">
        <w:rPr>
          <w:lang w:val="en-IE"/>
        </w:rPr>
        <w:t>h</w:t>
      </w:r>
      <w:r w:rsidR="007723F0">
        <w:rPr>
          <w:lang w:val="en-IE"/>
        </w:rPr>
        <w:t xml:space="preserve">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Malayan pitviper</w:t>
      </w:r>
      <w:r w:rsidR="00B10450">
        <w:t>s</w:t>
      </w:r>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DF1FE6">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DF1FE6">
          <w:rPr>
            <w:noProof/>
          </w:rPr>
          <w:t>24</w:t>
        </w:r>
      </w:hyperlink>
      <w:r w:rsidR="000E5E13">
        <w:rPr>
          <w:noProof/>
        </w:rPr>
        <w:t>)</w:t>
      </w:r>
      <w:r w:rsidR="00CF7D1F" w:rsidRPr="00CF7D1F">
        <w:fldChar w:fldCharType="end"/>
      </w:r>
      <w:r w:rsidR="00CE53E9">
        <w:t>,</w:t>
      </w:r>
      <w:r w:rsidR="00CF7D1F" w:rsidRPr="00CF7D1F">
        <w:t xml:space="preserve"> the viper genus </w:t>
      </w:r>
      <w:r w:rsidR="00CF7D1F" w:rsidRPr="00CF7D1F">
        <w:rPr>
          <w:i/>
        </w:rPr>
        <w:t>Echis</w:t>
      </w:r>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DF1FE6">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DF1FE6">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DF1FE6">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DF1FE6">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pitvipers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DF1FE6">
          <w:rPr>
            <w:noProof/>
          </w:rPr>
          <w:t>29</w:t>
        </w:r>
      </w:hyperlink>
      <w:r w:rsidR="000E5E13">
        <w:rPr>
          <w:noProof/>
        </w:rPr>
        <w:t>)</w:t>
      </w:r>
      <w:r w:rsidR="002A7338" w:rsidRPr="002A7338">
        <w:fldChar w:fldCharType="end"/>
      </w:r>
      <w:r w:rsidR="002A7338" w:rsidRPr="002A7338">
        <w:t xml:space="preserve">; eels and </w:t>
      </w:r>
      <w:r w:rsidR="002A7338" w:rsidRPr="002A7338">
        <w:rPr>
          <w:i/>
        </w:rPr>
        <w:t>Laticauda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DF1FE6">
          <w:rPr>
            <w:noProof/>
          </w:rPr>
          <w:t>30</w:t>
        </w:r>
      </w:hyperlink>
      <w:r w:rsidR="000E5E13">
        <w:rPr>
          <w:noProof/>
        </w:rPr>
        <w:t>)</w:t>
      </w:r>
      <w:r w:rsidR="002A7338" w:rsidRPr="002A7338">
        <w:fldChar w:fldCharType="end"/>
      </w:r>
      <w:r w:rsidR="002A7338" w:rsidRPr="002A7338">
        <w:t xml:space="preserve">; and between </w:t>
      </w:r>
      <w:r w:rsidR="002A7338" w:rsidRPr="002A7338">
        <w:lastRenderedPageBreak/>
        <w:t xml:space="preserve">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DF1FE6">
          <w:rPr>
            <w:noProof/>
          </w:rPr>
          <w:t>31</w:t>
        </w:r>
      </w:hyperlink>
      <w:r w:rsidR="000E5E13">
        <w:rPr>
          <w:noProof/>
        </w:rPr>
        <w:t xml:space="preserve">, </w:t>
      </w:r>
      <w:hyperlink w:anchor="_ENREF_32" w:tooltip="Poran, 1987 #115" w:history="1">
        <w:r w:rsidR="00DF1FE6">
          <w:rPr>
            <w:noProof/>
          </w:rPr>
          <w:t>32</w:t>
        </w:r>
      </w:hyperlink>
      <w:r w:rsidR="000E5E13">
        <w:rPr>
          <w:noProof/>
        </w:rPr>
        <w:t>)</w:t>
      </w:r>
      <w:r w:rsidR="002A7338" w:rsidRPr="002A7338">
        <w:fldChar w:fldCharType="end"/>
      </w:r>
      <w:r w:rsidR="002A7338" w:rsidRPr="002A7338">
        <w:rPr>
          <w:lang w:val="en-IE"/>
        </w:rPr>
        <w:t xml:space="preserve"> . </w:t>
      </w:r>
      <w:commentRangeStart w:id="403"/>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w:t>
      </w:r>
      <w:commentRangeStart w:id="404"/>
      <w:r w:rsidR="004E17C2" w:rsidRPr="006B4792">
        <w:rPr>
          <w:i/>
          <w:lang w:val="en-IE"/>
        </w:rPr>
        <w:t>o</w:t>
      </w:r>
      <w:r w:rsidR="001803E9" w:rsidRPr="006B4792">
        <w:rPr>
          <w:i/>
          <w:lang w:val="en-IE"/>
        </w:rPr>
        <w:t xml:space="preserve">verkill </w:t>
      </w:r>
      <w:r w:rsidR="00825783" w:rsidRPr="006B4792">
        <w:rPr>
          <w:i/>
          <w:lang w:val="en-IE"/>
        </w:rPr>
        <w:t>hypotheses</w:t>
      </w:r>
      <w:commentRangeEnd w:id="404"/>
      <w:r w:rsidR="004E17C2">
        <w:rPr>
          <w:rStyle w:val="CommentReference"/>
        </w:rPr>
        <w:commentReference w:id="404"/>
      </w:r>
      <w:r w:rsidR="00825783">
        <w:rPr>
          <w:lang w:val="en-IE"/>
        </w:rPr>
        <w:t xml:space="preserve">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DF1FE6">
          <w:rPr>
            <w:noProof/>
            <w:lang w:val="en-IE"/>
          </w:rPr>
          <w:t>10</w:t>
        </w:r>
      </w:hyperlink>
      <w:r w:rsidR="00833820">
        <w:rPr>
          <w:noProof/>
          <w:lang w:val="en-IE"/>
        </w:rPr>
        <w:t>)</w:t>
      </w:r>
      <w:r w:rsidR="00236879">
        <w:rPr>
          <w:lang w:val="en-IE"/>
        </w:rPr>
        <w:fldChar w:fldCharType="end"/>
      </w:r>
      <w:r w:rsidR="005266A2" w:rsidRPr="005266A2">
        <w:rPr>
          <w:lang w:val="en-IE"/>
        </w:rPr>
        <w:t xml:space="preserve">. </w:t>
      </w:r>
      <w:commentRangeEnd w:id="403"/>
      <w:r w:rsidR="0013711C">
        <w:rPr>
          <w:rStyle w:val="CommentReference"/>
        </w:rPr>
        <w:commentReference w:id="403"/>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w:t>
      </w:r>
      <w:r w:rsidR="00EC4AED">
        <w:t xml:space="preserve"> or neutral</w:t>
      </w:r>
      <w:r w:rsidR="0039657F">
        <w:t xml:space="preserve"> selection or whether a general pattern</w:t>
      </w:r>
      <w:r w:rsidR="00EC4AED">
        <w:t xml:space="preserve"> might</w:t>
      </w:r>
      <w:r w:rsidR="0039657F">
        <w:t xml:space="preserve"> emerge </w:t>
      </w:r>
      <w:r w:rsidR="00EC4AED">
        <w:t>if analyses controlled for the relatedness of the model species to its normal prey</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DF1FE6">
          <w:rPr>
            <w:noProof/>
          </w:rPr>
          <w:t>24</w:t>
        </w:r>
      </w:hyperlink>
      <w:r w:rsidR="000E5E13">
        <w:rPr>
          <w:noProof/>
        </w:rPr>
        <w:t xml:space="preserve">, </w:t>
      </w:r>
      <w:hyperlink w:anchor="_ENREF_25" w:tooltip="Barlow, 2009 #2" w:history="1">
        <w:r w:rsidR="00DF1FE6">
          <w:rPr>
            <w:noProof/>
          </w:rPr>
          <w:t>25</w:t>
        </w:r>
      </w:hyperlink>
      <w:r w:rsidR="000E5E13">
        <w:rPr>
          <w:noProof/>
        </w:rPr>
        <w:t>)</w:t>
      </w:r>
      <w:r w:rsidR="007D0C64">
        <w:fldChar w:fldCharType="end"/>
      </w:r>
      <w:r w:rsidR="00825783">
        <w:t>.</w:t>
      </w:r>
      <w:r w:rsidR="009E701D">
        <w:t xml:space="preserve"> </w:t>
      </w:r>
      <w:r w:rsidR="005C7BF7">
        <w:t xml:space="preserve"> Here we utilize </w:t>
      </w:r>
      <w:r w:rsidR="006B6AAA">
        <w:t>these measures of venom</w:t>
      </w:r>
      <w:r w:rsidR="005C7BF7">
        <w:t xml:space="preserve"> potency on non-natural species </w:t>
      </w:r>
      <w:r w:rsidR="009E701D">
        <w:t>by</w:t>
      </w:r>
      <w:r w:rsidR="005C7BF7">
        <w:t xml:space="preserve"> testing if potency is higher </w:t>
      </w:r>
      <w:r w:rsidR="006B6AAA">
        <w:t>when measured on</w:t>
      </w:r>
      <w:r w:rsidR="005C7BF7">
        <w:t xml:space="preserve"> test species phylogenetically </w:t>
      </w:r>
      <w:r w:rsidR="006B6AAA">
        <w:t xml:space="preserve">closer to </w:t>
      </w:r>
      <w:r w:rsidR="005C7BF7">
        <w:t>natural dietary species.</w:t>
      </w:r>
      <w:commentRangeStart w:id="405"/>
      <w:r w:rsidR="009E701D">
        <w:t xml:space="preserve"> </w:t>
      </w:r>
      <w:r w:rsidR="00B11E9A">
        <w:t xml:space="preserve">By accounting </w:t>
      </w:r>
      <w:del w:id="406" w:author="Chris C" w:date="2017-01-23T22:18:00Z">
        <w:r w:rsidR="00B11E9A">
          <w:delText xml:space="preserve">for this </w:delText>
        </w:r>
        <w:r w:rsidR="00B11E9A" w:rsidDel="0013711C">
          <w:delText>variation</w:delText>
        </w:r>
      </w:del>
      <w:ins w:id="407" w:author="Chris C" w:date="2017-01-23T22:18:00Z">
        <w:r w:rsidR="0013711C">
          <w:t>the</w:t>
        </w:r>
      </w:ins>
      <w:ins w:id="408" w:author="Chris C" w:date="2017-01-23T22:24:00Z">
        <w:r w:rsidR="0013711C">
          <w:t xml:space="preserve"> relatedness of the</w:t>
        </w:r>
      </w:ins>
      <w:ins w:id="409" w:author="Chris C" w:date="2017-01-23T22:18:00Z">
        <w:r w:rsidR="0013711C">
          <w:t xml:space="preserve"> test species </w:t>
        </w:r>
      </w:ins>
      <w:ins w:id="410" w:author="Chris C" w:date="2017-01-23T22:25:00Z">
        <w:r w:rsidR="0013711C">
          <w:t>relative to their</w:t>
        </w:r>
      </w:ins>
      <w:ins w:id="411" w:author="Chris C" w:date="2017-01-23T22:18:00Z">
        <w:r w:rsidR="0013711C">
          <w:t xml:space="preserve"> </w:t>
        </w:r>
      </w:ins>
      <w:ins w:id="412" w:author="Chris C" w:date="2017-01-23T22:25:00Z">
        <w:r w:rsidR="0013711C">
          <w:t>normal</w:t>
        </w:r>
      </w:ins>
      <w:ins w:id="413" w:author="Chris C" w:date="2017-01-23T22:18:00Z">
        <w:r w:rsidR="0013711C">
          <w:t xml:space="preserve"> prey, we can</w:t>
        </w:r>
      </w:ins>
      <w:del w:id="414" w:author="Chris C" w:date="2017-01-23T22:44:00Z">
        <w:r w:rsidR="00B11E9A">
          <w:delText>variation</w:delText>
        </w:r>
      </w:del>
      <w:r w:rsidR="00B11E9A">
        <w:t xml:space="preserve"> </w:t>
      </w:r>
      <w:del w:id="415" w:author="Chris C" w:date="2017-01-23T22:19:00Z">
        <w:r w:rsidR="00B11E9A">
          <w:delText>within the model,</w:delText>
        </w:r>
        <w:r w:rsidR="009E701D">
          <w:delText xml:space="preserve"> </w:delText>
        </w:r>
        <w:r w:rsidR="009E701D" w:rsidDel="0013711C">
          <w:delText>the</w:delText>
        </w:r>
      </w:del>
      <w:ins w:id="416" w:author="Chris C" w:date="2017-01-23T22:19:00Z">
        <w:r w:rsidR="0013711C">
          <w:t xml:space="preserve">test whether </w:t>
        </w:r>
      </w:ins>
      <w:ins w:id="417" w:author="Chris C" w:date="2017-01-23T22:21:00Z">
        <w:r w:rsidR="0013711C">
          <w:t xml:space="preserve">venom </w:t>
        </w:r>
      </w:ins>
      <w:ins w:id="418" w:author="Chris C" w:date="2017-01-23T22:25:00Z">
        <w:r w:rsidR="0013711C">
          <w:t>is selected to</w:t>
        </w:r>
      </w:ins>
      <w:ins w:id="419" w:author="Chris C" w:date="2017-01-23T22:21:00Z">
        <w:r w:rsidR="0013711C">
          <w:t xml:space="preserve"> incapacitate</w:t>
        </w:r>
      </w:ins>
      <w:ins w:id="420" w:author="Chris C" w:date="2017-01-23T22:20:00Z">
        <w:r w:rsidR="0013711C">
          <w:t xml:space="preserve"> </w:t>
        </w:r>
      </w:ins>
      <w:ins w:id="421" w:author="Chris C" w:date="2017-01-23T22:25:00Z">
        <w:r w:rsidR="0013711C">
          <w:t>specific</w:t>
        </w:r>
      </w:ins>
      <w:ins w:id="422" w:author="Chris C" w:date="2017-01-23T22:20:00Z">
        <w:r w:rsidR="0013711C">
          <w:t xml:space="preserve"> prey </w:t>
        </w:r>
      </w:ins>
      <w:ins w:id="423" w:author="Chris C" w:date="2017-01-23T22:25:00Z">
        <w:r w:rsidR="0013711C">
          <w:t>types</w:t>
        </w:r>
      </w:ins>
      <w:ins w:id="424" w:author="Chris C" w:date="2017-01-23T22:21:00Z">
        <w:r w:rsidR="0013711C">
          <w:t>.</w:t>
        </w:r>
      </w:ins>
      <w:ins w:id="425" w:author="Chris C" w:date="2017-01-23T22:44:00Z">
        <w:r w:rsidR="009E701D">
          <w:t xml:space="preserve"> </w:t>
        </w:r>
      </w:ins>
      <w:del w:id="426" w:author="Chris C" w:date="2017-01-23T22:44:00Z">
        <w:r w:rsidR="009E701D">
          <w:delText xml:space="preserve">the </w:delText>
        </w:r>
      </w:del>
      <w:del w:id="427" w:author="Chris C" w:date="2017-01-23T22:21:00Z">
        <w:r w:rsidR="009E701D">
          <w:delText xml:space="preserve">importance of </w:delText>
        </w:r>
        <w:r w:rsidR="009E701D" w:rsidDel="0013711C">
          <w:delText>other</w:delText>
        </w:r>
      </w:del>
      <w:ins w:id="428" w:author="Chris C" w:date="2017-01-23T22:21:00Z">
        <w:r w:rsidR="0013711C">
          <w:t xml:space="preserve">In addition, </w:t>
        </w:r>
      </w:ins>
      <w:ins w:id="429" w:author="Chris C" w:date="2017-01-23T22:26:00Z">
        <w:r w:rsidR="00ED4D0F">
          <w:t xml:space="preserve">we can also compare </w:t>
        </w:r>
      </w:ins>
      <w:ins w:id="430" w:author="Chris C" w:date="2017-01-23T22:21:00Z">
        <w:r w:rsidR="0013711C">
          <w:t xml:space="preserve">venom volume, </w:t>
        </w:r>
      </w:ins>
      <w:ins w:id="431" w:author="Chris C" w:date="2017-01-23T22:26:00Z">
        <w:r w:rsidR="00ED4D0F">
          <w:t>to</w:t>
        </w:r>
      </w:ins>
      <w:ins w:id="432" w:author="Chris C" w:date="2017-01-23T22:44:00Z">
        <w:r w:rsidR="009E701D">
          <w:t xml:space="preserve"> </w:t>
        </w:r>
      </w:ins>
      <w:del w:id="433" w:author="Chris C" w:date="2017-01-23T22:44:00Z">
        <w:r w:rsidR="009E701D">
          <w:delText xml:space="preserve">other </w:delText>
        </w:r>
      </w:del>
      <w:del w:id="434" w:author="Chris C" w:date="2017-01-23T22:22:00Z">
        <w:r w:rsidR="009E701D">
          <w:delText xml:space="preserve">potentially </w:delText>
        </w:r>
      </w:del>
      <w:ins w:id="435" w:author="Chris C" w:date="2017-01-23T22:22:00Z">
        <w:r w:rsidR="0013711C">
          <w:t>as</w:t>
        </w:r>
      </w:ins>
      <w:ins w:id="436" w:author="Chris C" w:date="2017-01-23T22:23:00Z">
        <w:r w:rsidR="0013711C">
          <w:t>sess whether this may be associated with physiological factors such as size and metabolism or</w:t>
        </w:r>
      </w:ins>
      <w:ins w:id="437" w:author="Chris C" w:date="2017-01-23T22:24:00Z">
        <w:r w:rsidR="0013711C">
          <w:t xml:space="preserve"> environmental</w:t>
        </w:r>
      </w:ins>
      <w:ins w:id="438" w:author="Chris C" w:date="2017-01-23T22:23:00Z">
        <w:r w:rsidR="0013711C">
          <w:t xml:space="preserve"> </w:t>
        </w:r>
      </w:ins>
      <w:ins w:id="439" w:author="Chris C" w:date="2017-01-23T22:24:00Z">
        <w:r w:rsidR="0013711C">
          <w:t>factors</w:t>
        </w:r>
      </w:ins>
      <w:ins w:id="440" w:author="Chris C" w:date="2017-01-23T22:26:00Z">
        <w:r w:rsidR="00ED4D0F">
          <w:t xml:space="preserve"> or prey characteristics</w:t>
        </w:r>
      </w:ins>
      <w:del w:id="441" w:author="Chris C" w:date="2017-01-23T22:22:00Z">
        <w:r w:rsidR="009E701D" w:rsidDel="0013711C">
          <w:delText>important</w:delText>
        </w:r>
      </w:del>
      <w:del w:id="442" w:author="Chris C" w:date="2017-01-23T22:44:00Z">
        <w:r w:rsidR="009E701D">
          <w:delText>important</w:delText>
        </w:r>
      </w:del>
      <w:del w:id="443" w:author="Chris C" w:date="2017-01-23T22:22:00Z">
        <w:r w:rsidR="009E701D">
          <w:delText xml:space="preserve"> evolutionary drivers of venom, such as Macroecological factors, can be tested on </w:delText>
        </w:r>
        <w:r w:rsidR="00A30B5D">
          <w:delText xml:space="preserve">other </w:delText>
        </w:r>
        <w:r w:rsidR="009E701D">
          <w:delText xml:space="preserve">venom traits such as </w:delText>
        </w:r>
        <w:r w:rsidR="00A30B5D">
          <w:delText>volume available</w:delText>
        </w:r>
        <w:r w:rsidR="009E701D">
          <w:delText>.</w:delText>
        </w:r>
        <w:commentRangeEnd w:id="405"/>
        <w:r w:rsidR="00B11E9A">
          <w:rPr>
            <w:rStyle w:val="CommentReference"/>
          </w:rPr>
          <w:commentReference w:id="405"/>
        </w:r>
      </w:del>
    </w:p>
    <w:p w14:paraId="2A975A99" w14:textId="77777777" w:rsidR="005C7BF7" w:rsidRDefault="005C7BF7" w:rsidP="00467601">
      <w:pPr>
        <w:spacing w:line="360" w:lineRule="auto"/>
      </w:pP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46348B42">
            <wp:extent cx="5727700" cy="4178300"/>
            <wp:effectExtent l="0" t="0" r="12700" b="1270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178300"/>
                    </a:xfrm>
                    <a:prstGeom prst="rect">
                      <a:avLst/>
                    </a:prstGeom>
                    <a:noFill/>
                    <a:ln>
                      <a:noFill/>
                    </a:ln>
                  </pic:spPr>
                </pic:pic>
              </a:graphicData>
            </a:graphic>
          </wp:inline>
        </w:drawing>
      </w:r>
    </w:p>
    <w:p w14:paraId="2FD174E5" w14:textId="15C4093A" w:rsidR="00426ABB" w:rsidRPr="00EE01E3" w:rsidRDefault="00EE01E3" w:rsidP="00426ABB">
      <w:pPr>
        <w:spacing w:line="360" w:lineRule="auto"/>
        <w:ind w:firstLine="720"/>
        <w:rPr>
          <w:sz w:val="20"/>
          <w:szCs w:val="20"/>
          <w:lang w:val="en-IE"/>
        </w:rPr>
      </w:pPr>
      <w:r w:rsidRPr="00EE01E3">
        <w:rPr>
          <w:sz w:val="20"/>
          <w:szCs w:val="20"/>
          <w:lang w:val="en-IE"/>
        </w:rPr>
        <w:lastRenderedPageBreak/>
        <w:t>Figure 1. Summary of hypothesis relating to potential drivers of snake venom evolution.</w:t>
      </w:r>
    </w:p>
    <w:p w14:paraId="4C989E6C" w14:textId="77777777" w:rsidR="00EE01E3" w:rsidRPr="00426ABB" w:rsidRDefault="00EE01E3" w:rsidP="00426ABB">
      <w:pPr>
        <w:spacing w:line="360" w:lineRule="auto"/>
        <w:ind w:firstLine="720"/>
        <w:rPr>
          <w:lang w:val="en-IE"/>
        </w:rPr>
      </w:pPr>
    </w:p>
    <w:p w14:paraId="450EC143" w14:textId="729BC6BC" w:rsidR="009751BF" w:rsidRPr="000E7B97" w:rsidRDefault="00A30B5D" w:rsidP="009E701D">
      <w:pPr>
        <w:spacing w:line="360" w:lineRule="auto"/>
        <w:ind w:firstLine="720"/>
      </w:pPr>
      <w:r>
        <w:t>Similar</w:t>
      </w:r>
      <w:r w:rsidR="009178CB">
        <w:t xml:space="preserve"> </w:t>
      </w:r>
      <w:r>
        <w:t xml:space="preserve">to </w:t>
      </w:r>
      <w:r w:rsidR="009178CB">
        <w:t>venom potency</w:t>
      </w:r>
      <w:r>
        <w:t xml:space="preserve"> we also predict that</w:t>
      </w:r>
      <w:r w:rsidR="009178CB">
        <w:t xml:space="preserve"> </w:t>
      </w:r>
      <w:r w:rsidR="009E701D">
        <w:t>venom yield</w:t>
      </w:r>
      <w:r w:rsidR="009178CB">
        <w:t xml:space="preserve"> is</w:t>
      </w:r>
      <w:r w:rsidR="009E701D">
        <w:t xml:space="preserve"> </w:t>
      </w:r>
      <w:r w:rsidR="00EA5C3E">
        <w:t>under positive selection</w:t>
      </w:r>
      <w:r w:rsidR="00323EB3">
        <w:t xml:space="preserve"> from potential trophic and macroecological factors</w:t>
      </w:r>
      <w:r w:rsidR="00EA5C3E">
        <w:t>.</w:t>
      </w:r>
      <w:r w:rsidR="000E7B97">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DF1FE6">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DF1FE6">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 </w:t>
      </w:r>
      <w:r w:rsidR="00B11E9A">
        <w:t xml:space="preserve">strongly </w:t>
      </w:r>
      <w:r w:rsidR="000E7B97">
        <w:t>to</w:t>
      </w:r>
      <w:r w:rsidR="00B11E9A">
        <w:t xml:space="preserve"> body size as</w:t>
      </w:r>
      <w:r w:rsidR="000E7B97">
        <w:t xml:space="preserve"> o</w:t>
      </w:r>
      <w:r w:rsidR="005266A2">
        <w:t>ne of the strongest determinants of trophic ecology</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DF1FE6">
          <w:rPr>
            <w:noProof/>
          </w:rPr>
          <w:t>18</w:t>
        </w:r>
      </w:hyperlink>
      <w:r w:rsidR="00833820">
        <w:rPr>
          <w:noProof/>
        </w:rPr>
        <w:t>)</w:t>
      </w:r>
      <w:r w:rsidR="009751BF">
        <w:fldChar w:fldCharType="end"/>
      </w:r>
      <w:r w:rsidR="009751BF">
        <w:t xml:space="preserve">. </w:t>
      </w:r>
      <w:r w:rsidR="004058B3">
        <w:t xml:space="preserve">If venom is under selection for its ability to kill prey it would be expected that larger snake species would need to produce larger quantities of venom to keep pace with the subsequent increase in prey size. </w:t>
      </w:r>
      <w:r w:rsidR="00D26E0D">
        <w:t>T</w:t>
      </w:r>
      <w:r w:rsidR="004058B3">
        <w:t>he metering of venom in response to prey size seen 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DF1FE6">
          <w:rPr>
            <w:noProof/>
          </w:rPr>
          <w:t>35</w:t>
        </w:r>
      </w:hyperlink>
      <w:r w:rsidR="000E5E13">
        <w:rPr>
          <w:noProof/>
        </w:rPr>
        <w:t xml:space="preserve">, </w:t>
      </w:r>
      <w:hyperlink w:anchor="_ENREF_36" w:tooltip="Hayes, 2002 #9" w:history="1">
        <w:r w:rsidR="00DF1FE6">
          <w:rPr>
            <w:noProof/>
          </w:rPr>
          <w:t>36</w:t>
        </w:r>
      </w:hyperlink>
      <w:r w:rsidR="000E5E13">
        <w:rPr>
          <w:noProof/>
        </w:rPr>
        <w:t>)</w:t>
      </w:r>
      <w:r w:rsidR="009751BF">
        <w:fldChar w:fldCharType="end"/>
      </w:r>
      <w:r w:rsidR="00D26E0D">
        <w:t xml:space="preserve"> represents an</w:t>
      </w:r>
      <w:r w:rsidR="00B11E9A">
        <w:t xml:space="preserve">ecdotal evidence </w:t>
      </w:r>
      <w:r w:rsidR="00D26E0D">
        <w:t>of this</w:t>
      </w:r>
      <w:r w:rsidR="00B11E9A">
        <w:t xml:space="preserve"> tradeoff</w:t>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DF1FE6">
          <w:rPr>
            <w:noProof/>
          </w:rPr>
          <w:t>37</w:t>
        </w:r>
      </w:hyperlink>
      <w:r w:rsidR="000E5E13">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t xml:space="preserve"> as described by</w:t>
      </w:r>
      <w:r w:rsidR="009751BF">
        <w:t xml:space="preserve"> </w:t>
      </w:r>
      <w:r>
        <w:t>(</w:t>
      </w:r>
      <w:r w:rsidR="009751BF">
        <w:t>equation 1</w:t>
      </w:r>
      <w:r>
        <w:t>)</w:t>
      </w:r>
      <w:r w:rsidR="009751BF">
        <w:t>;</w:t>
      </w:r>
    </w:p>
    <w:p w14:paraId="621901A0" w14:textId="77777777" w:rsidR="009751BF" w:rsidRPr="00523C36" w:rsidRDefault="001C6CF3"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403F1950" w:rsidR="00725A8B" w:rsidRPr="00031018" w:rsidRDefault="009751BF" w:rsidP="00335B4A">
      <w:pPr>
        <w:spacing w:line="360" w:lineRule="auto"/>
      </w:pPr>
      <w:commentRangeStart w:id="444"/>
      <w:commentRangeStart w:id="445"/>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DF1FE6">
          <w:rPr>
            <w:noProof/>
          </w:rPr>
          <w:t>18</w:t>
        </w:r>
      </w:hyperlink>
      <w:r w:rsidR="00833820">
        <w:rPr>
          <w:noProof/>
        </w:rPr>
        <w:t>)</w:t>
      </w:r>
      <w:r w:rsidR="004058B3">
        <w:fldChar w:fldCharType="end"/>
      </w:r>
      <w:commentRangeEnd w:id="444"/>
      <w:r w:rsidR="007C1661">
        <w:rPr>
          <w:rStyle w:val="CommentReference"/>
        </w:rPr>
        <w:commentReference w:id="444"/>
      </w:r>
      <w:commentRangeEnd w:id="445"/>
      <w:r w:rsidR="001C18A4">
        <w:rPr>
          <w:rStyle w:val="CommentReference"/>
        </w:rPr>
        <w:commentReference w:id="445"/>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DF1FE6">
          <w:rPr>
            <w:noProof/>
          </w:rPr>
          <w:t>38</w:t>
        </w:r>
      </w:hyperlink>
      <w:r w:rsidR="000E5E13">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r w:rsidR="006B743A" w:rsidRPr="00AD60BB">
        <w:rPr>
          <w:i/>
        </w:rPr>
        <w:t>M</w:t>
      </w:r>
      <w:r w:rsidR="006B743A">
        <w:rPr>
          <w:i/>
          <w:vertAlign w:val="subscript"/>
        </w:rPr>
        <w:t>prey</w:t>
      </w:r>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7DDA5E2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DF1FE6">
          <w:rPr>
            <w:noProof/>
          </w:rPr>
          <w:t>38</w:t>
        </w:r>
      </w:hyperlink>
      <w:r w:rsidR="000E5E13">
        <w:rPr>
          <w:noProof/>
        </w:rPr>
        <w:t>)</w:t>
      </w:r>
      <w:r w:rsidR="002144EF">
        <w:fldChar w:fldCharType="end"/>
      </w:r>
      <w:r w:rsidR="00E15A59">
        <w:t>.</w:t>
      </w:r>
      <w:r w:rsidR="004F2E54">
        <w:t xml:space="preserve"> </w:t>
      </w:r>
      <w:r w:rsidR="006B743A">
        <w:t xml:space="preserve">Hence to calculate the expected allometry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77777777" w:rsidR="0023568A"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DF1FE6">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w:t>
      </w:r>
      <w:commentRangeStart w:id="446"/>
      <w:r w:rsidR="002C7E1A">
        <w:rPr>
          <w:rFonts w:eastAsiaTheme="minorEastAsia"/>
        </w:rPr>
        <w:t>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lastRenderedPageBreak/>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DF1FE6">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commentRangeEnd w:id="446"/>
      <w:r w:rsidR="0023568A">
        <w:rPr>
          <w:rStyle w:val="CommentReference"/>
        </w:rPr>
        <w:commentReference w:id="446"/>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p>
    <w:p w14:paraId="3536E854" w14:textId="0C1A6142" w:rsidR="008452B2" w:rsidRPr="008452B2" w:rsidRDefault="004C5322" w:rsidP="005266A2">
      <w:pPr>
        <w:spacing w:line="360" w:lineRule="auto"/>
        <w:rPr>
          <w:rFonts w:eastAsiaTheme="minorEastAsia"/>
        </w:rPr>
      </w:pPr>
      <w:r>
        <w:rPr>
          <w:rFonts w:eastAsiaTheme="minorEastAsia"/>
        </w:rPr>
        <w:t xml:space="preserve">Other predictions include </w:t>
      </w:r>
      <w:r w:rsidR="00CB5C18">
        <w:rPr>
          <w:rFonts w:eastAsiaTheme="minorEastAsia"/>
        </w:rPr>
        <w:t>the overkill hypothesis</w:t>
      </w:r>
      <w:r>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Pr>
          <w:rFonts w:eastAsiaTheme="minorEastAsia"/>
        </w:rPr>
        <w:t xml:space="preserve"> between venom </w:t>
      </w:r>
      <w:r w:rsidR="00EB0B24">
        <w:rPr>
          <w:rFonts w:eastAsiaTheme="minorEastAsia"/>
        </w:rPr>
        <w:t>yield</w:t>
      </w:r>
      <w:r w:rsidR="00B4784A">
        <w:rPr>
          <w:rFonts w:eastAsiaTheme="minorEastAsia"/>
        </w:rPr>
        <w:t xml:space="preserve"> </w:t>
      </w:r>
      <w:r>
        <w:rPr>
          <w:rFonts w:eastAsiaTheme="minorEastAsia"/>
        </w:rPr>
        <w:t xml:space="preserve">and </w:t>
      </w:r>
      <w:r w:rsidR="00B4784A">
        <w:rPr>
          <w:rFonts w:eastAsiaTheme="minorEastAsia"/>
        </w:rPr>
        <w:t>prey size</w:t>
      </w:r>
      <w:r w:rsidR="0023568A">
        <w:rPr>
          <w:rFonts w:eastAsiaTheme="minorEastAsia"/>
        </w:rPr>
        <w:t xml:space="preserve"> (a with a scaling exponent of 0)</w:t>
      </w:r>
      <w:r w:rsidR="00B4784A">
        <w:rPr>
          <w:rFonts w:eastAsiaTheme="minorEastAsia"/>
        </w:rPr>
        <w:t xml:space="preserv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DF1FE6">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xml:space="preserve">. At the other extreme </w:t>
      </w:r>
      <w:commentRangeStart w:id="447"/>
      <w:r w:rsidR="00B4784A">
        <w:rPr>
          <w:rFonts w:eastAsiaTheme="minorEastAsia"/>
        </w:rPr>
        <w:t>super</w:t>
      </w:r>
      <w:r w:rsidR="0023568A">
        <w:rPr>
          <w:rFonts w:eastAsiaTheme="minorEastAsia"/>
        </w:rPr>
        <w:t>-</w:t>
      </w:r>
      <w:r w:rsidR="00B4784A">
        <w:rPr>
          <w:rFonts w:eastAsiaTheme="minorEastAsia"/>
        </w:rPr>
        <w:t xml:space="preserve">linear </w:t>
      </w:r>
      <w:commentRangeEnd w:id="447"/>
      <w:r w:rsidR="0023568A">
        <w:rPr>
          <w:rStyle w:val="CommentReference"/>
        </w:rPr>
        <w:commentReference w:id="447"/>
      </w:r>
      <w:r w:rsidR="00B4784A">
        <w:rPr>
          <w:rFonts w:eastAsiaTheme="minorEastAsia"/>
        </w:rPr>
        <w:t>allometries</w:t>
      </w:r>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DF1FE6">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DF1FE6">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2A66F2C"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DF1FE6">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DF1FE6">
          <w:rPr>
            <w:noProof/>
          </w:rPr>
          <w:t>14</w:t>
        </w:r>
      </w:hyperlink>
      <w:r w:rsidR="00833820">
        <w:rPr>
          <w:noProof/>
        </w:rPr>
        <w:t xml:space="preserve">, </w:t>
      </w:r>
      <w:hyperlink w:anchor="_ENREF_18" w:tooltip="Carbone, 2014 #93" w:history="1">
        <w:r w:rsidR="00DF1FE6">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DF1FE6">
          <w:rPr>
            <w:noProof/>
          </w:rPr>
          <w:t>43</w:t>
        </w:r>
      </w:hyperlink>
      <w:r w:rsidR="000E5E13">
        <w:rPr>
          <w:noProof/>
        </w:rPr>
        <w:t xml:space="preserve">, </w:t>
      </w:r>
      <w:hyperlink w:anchor="_ENREF_44" w:tooltip="Møller, 2010 #19" w:history="1">
        <w:r w:rsidR="00DF1FE6">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lastRenderedPageBreak/>
        <w:t xml:space="preserve">the importance of </w:t>
      </w:r>
      <w:r w:rsidR="00346F9B" w:rsidRPr="001D0048">
        <w:rPr>
          <w:color w:val="000000" w:themeColor="text1"/>
        </w:rPr>
        <w:t xml:space="preserve">macorecological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superlinear</w:t>
      </w:r>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commentRangeStart w:id="448"/>
      <w:r>
        <w:t xml:space="preserve">We show that both trophic and macroecological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commentRangeEnd w:id="448"/>
      <w:r w:rsidR="0023568A">
        <w:rPr>
          <w:rStyle w:val="CommentReference"/>
        </w:rPr>
        <w:commentReference w:id="448"/>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1DFDC70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macroecological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w:t>
      </w:r>
      <w:commentRangeStart w:id="449"/>
      <w:r w:rsidR="0023568A">
        <w:rPr>
          <w:rFonts w:eastAsia="Times New Roman"/>
        </w:rPr>
        <w:t>in place or augmenting venom delivery</w:t>
      </w:r>
      <w:commentRangeEnd w:id="449"/>
      <w:r w:rsidR="0023568A">
        <w:rPr>
          <w:rStyle w:val="CommentReference"/>
        </w:rPr>
        <w:commentReference w:id="449"/>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00EE01E3">
        <w:t>in all models (Figure 2; Tables A1-5</w:t>
      </w:r>
      <w:r w:rsidRPr="0032583D">
        <w:t>).</w:t>
      </w:r>
    </w:p>
    <w:p w14:paraId="3EF5D908" w14:textId="1D769A85"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w:t>
      </w:r>
      <w:r w:rsidR="00B93825">
        <w:lastRenderedPageBreak/>
        <w:t xml:space="preserve">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t>
      </w:r>
      <w:r w:rsidR="000F1768">
        <w:t>estimate</w:t>
      </w:r>
      <w:r w:rsidR="00A72B90">
        <w:t xml:space="preserve"> is made</w:t>
      </w:r>
      <w:r w:rsidR="00A72B90" w:rsidRPr="000B594C">
        <w:t xml:space="preserve"> </w:t>
      </w:r>
      <w:commentRangeStart w:id="450"/>
      <w:r w:rsidRPr="000B594C">
        <w:t xml:space="preserve">after correcting </w:t>
      </w:r>
      <w:commentRangeEnd w:id="450"/>
      <w:r w:rsidR="00A72B90">
        <w:rPr>
          <w:rStyle w:val="CommentReference"/>
        </w:rPr>
        <w:commentReference w:id="450"/>
      </w:r>
      <w:r w:rsidRPr="000B594C">
        <w:t>for LD</w:t>
      </w:r>
      <w:r w:rsidRPr="000B594C">
        <w:rPr>
          <w:vertAlign w:val="subscript"/>
        </w:rPr>
        <w:t>50</w:t>
      </w:r>
      <w:r w:rsidRPr="000B594C">
        <w:t xml:space="preserve"> injection route w</w:t>
      </w:r>
      <w:r w:rsidR="00A72B90">
        <w:t>h</w:t>
      </w:r>
      <w:r w:rsidRPr="000B594C">
        <w:t xml:space="preserve">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rsidR="00706549">
        <w:t>Figure 2; T</w:t>
      </w:r>
      <w:r w:rsidRPr="000B594C">
        <w:t>able</w:t>
      </w:r>
      <w:r w:rsidR="00706549">
        <w:t xml:space="preserve"> A1</w:t>
      </w:r>
      <w:r w:rsidRPr="000B594C">
        <w:t>-3).</w:t>
      </w:r>
    </w:p>
    <w:p w14:paraId="0763F015" w14:textId="32232AAB" w:rsidR="00327156" w:rsidRPr="000B594C" w:rsidRDefault="00327156" w:rsidP="009F15AF">
      <w:pPr>
        <w:spacing w:line="360" w:lineRule="auto"/>
        <w:rPr>
          <w:lang w:val="en-IE"/>
        </w:rPr>
      </w:pPr>
    </w:p>
    <w:p w14:paraId="66DC335D" w14:textId="77777777" w:rsidR="006E2343" w:rsidRDefault="006E2343" w:rsidP="000B594C">
      <w:pPr>
        <w:spacing w:line="360" w:lineRule="auto"/>
      </w:pPr>
    </w:p>
    <w:p w14:paraId="640C19A6" w14:textId="77777777" w:rsidR="009F15AF" w:rsidRDefault="009F15AF" w:rsidP="000B594C">
      <w:pPr>
        <w:spacing w:line="360" w:lineRule="auto"/>
        <w:rPr>
          <w:color w:val="000000" w:themeColor="text1"/>
          <w:sz w:val="20"/>
          <w:szCs w:val="20"/>
        </w:rPr>
      </w:pPr>
    </w:p>
    <w:p w14:paraId="3F40E459" w14:textId="77777777" w:rsidR="009F15AF" w:rsidRDefault="009F15AF" w:rsidP="000B594C">
      <w:pPr>
        <w:spacing w:line="360" w:lineRule="auto"/>
        <w:rPr>
          <w:color w:val="000000" w:themeColor="text1"/>
          <w:sz w:val="20"/>
          <w:szCs w:val="20"/>
        </w:rPr>
      </w:pPr>
    </w:p>
    <w:p w14:paraId="37850B84" w14:textId="77777777" w:rsidR="009F15AF" w:rsidRDefault="009F15AF" w:rsidP="000B594C">
      <w:pPr>
        <w:spacing w:line="360" w:lineRule="auto"/>
        <w:rPr>
          <w:color w:val="000000" w:themeColor="text1"/>
          <w:sz w:val="20"/>
          <w:szCs w:val="20"/>
        </w:rPr>
      </w:pPr>
    </w:p>
    <w:p w14:paraId="061790FC" w14:textId="77777777" w:rsidR="009F15AF" w:rsidRDefault="009F15AF" w:rsidP="000B594C">
      <w:pPr>
        <w:spacing w:line="360" w:lineRule="auto"/>
        <w:rPr>
          <w:color w:val="000000" w:themeColor="text1"/>
          <w:sz w:val="20"/>
          <w:szCs w:val="20"/>
        </w:rPr>
      </w:pPr>
    </w:p>
    <w:p w14:paraId="5121D8B4" w14:textId="77777777" w:rsidR="009F15AF" w:rsidRDefault="009F15AF" w:rsidP="000B594C">
      <w:pPr>
        <w:spacing w:line="360" w:lineRule="auto"/>
        <w:rPr>
          <w:color w:val="000000" w:themeColor="text1"/>
          <w:sz w:val="20"/>
          <w:szCs w:val="20"/>
        </w:rPr>
      </w:pPr>
    </w:p>
    <w:p w14:paraId="1A836455" w14:textId="77777777" w:rsidR="009F15AF" w:rsidRDefault="009F15AF" w:rsidP="000B594C">
      <w:pPr>
        <w:spacing w:line="360" w:lineRule="auto"/>
        <w:rPr>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6452A857"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gure 2</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Dis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Signifianc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lastRenderedPageBreak/>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66327F1D"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w:t>
      </w:r>
      <w:commentRangeStart w:id="451"/>
      <w:r w:rsidR="000F1768">
        <w:rPr>
          <w:lang w:val="en-IE"/>
        </w:rPr>
        <w:t>equating to an approximate 10% increase in venom volume with a doubling of body mass)</w:t>
      </w:r>
      <w:commentRangeEnd w:id="451"/>
      <w:r w:rsidR="000F1768">
        <w:rPr>
          <w:rStyle w:val="CommentReference"/>
        </w:rPr>
        <w:commentReference w:id="451"/>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706549">
        <w:t>)</w:t>
      </w:r>
      <w:r w:rsidR="009B3B95">
        <w:t xml:space="preserve">. However, this relationship was only significant in the </w:t>
      </w:r>
      <w:commentRangeStart w:id="452"/>
      <w:r w:rsidR="009B3B95">
        <w:t xml:space="preserve">main analysis </w:t>
      </w:r>
      <w:commentRangeEnd w:id="452"/>
      <w:r w:rsidR="000F1768">
        <w:rPr>
          <w:rStyle w:val="CommentReference"/>
        </w:rPr>
        <w:commentReference w:id="452"/>
      </w:r>
      <w:r w:rsidR="009B3B95">
        <w:t xml:space="preserve">(Table </w:t>
      </w:r>
      <w:r w:rsidR="00E13313">
        <w:t>A</w:t>
      </w:r>
      <w:r w:rsidR="00706549">
        <w:t>3-4</w:t>
      </w:r>
      <w:r w:rsidR="009B3B95">
        <w:t>).</w:t>
      </w:r>
    </w:p>
    <w:p w14:paraId="2B9EBE92" w14:textId="7A97B2D7" w:rsidR="009F15AF" w:rsidRDefault="00327156" w:rsidP="009F15AF">
      <w:pPr>
        <w:spacing w:line="360" w:lineRule="auto"/>
        <w:ind w:firstLine="720"/>
        <w:jc w:val="center"/>
        <w:rPr>
          <w:noProof/>
          <w:sz w:val="20"/>
          <w:szCs w:val="20"/>
        </w:rPr>
      </w:pPr>
      <w:r w:rsidRPr="000B594C">
        <w:rPr>
          <w:lang w:val="en-IE"/>
        </w:rPr>
        <w:lastRenderedPageBreak/>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F737A9C" w:rsidR="009F15AF" w:rsidRDefault="00706549" w:rsidP="009F15AF">
      <w:pPr>
        <w:spacing w:line="360" w:lineRule="auto"/>
        <w:rPr>
          <w:sz w:val="20"/>
          <w:szCs w:val="20"/>
          <w:lang w:val="en-IE"/>
        </w:rPr>
      </w:pPr>
      <w:r>
        <w:rPr>
          <w:sz w:val="20"/>
          <w:szCs w:val="20"/>
          <w:lang w:val="en-IE"/>
        </w:rPr>
        <w:t>Figure 3</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72514E13" w:rsidR="009F15AF" w:rsidRDefault="009F15AF" w:rsidP="009F15AF">
      <w:pPr>
        <w:spacing w:line="360" w:lineRule="auto"/>
        <w:rPr>
          <w:sz w:val="20"/>
          <w:szCs w:val="20"/>
          <w:lang w:val="en-IE"/>
        </w:rPr>
      </w:pPr>
      <w:r w:rsidRPr="000B594C">
        <w:rPr>
          <w:sz w:val="20"/>
          <w:szCs w:val="20"/>
          <w:lang w:val="en-IE"/>
        </w:rPr>
        <w:lastRenderedPageBreak/>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rmed from the values in Figure 1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681081E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commentRangeStart w:id="453"/>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w:t>
      </w:r>
      <w:r w:rsidR="00706549">
        <w:rPr>
          <w:lang w:val="en-IE"/>
        </w:rPr>
        <w:t>Figure 2, A2-5</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w:t>
      </w:r>
      <w:commentRangeEnd w:id="453"/>
      <w:r w:rsidR="000F1768">
        <w:rPr>
          <w:rStyle w:val="CommentReference"/>
        </w:rPr>
        <w:commentReference w:id="453"/>
      </w:r>
      <w:r w:rsidR="001C05B0">
        <w:rPr>
          <w:lang w:val="en-IE"/>
        </w:rPr>
        <w:t>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2998228F"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w:t>
      </w:r>
      <w:r w:rsidR="000F1768">
        <w:rPr>
          <w:lang w:val="en-IE"/>
        </w:rPr>
        <w:t>h</w:t>
      </w:r>
      <w:r w:rsidR="003A2337">
        <w:rPr>
          <w:lang w:val="en-IE"/>
        </w:rPr>
        <w:t xml:space="preserve">ere these </w:t>
      </w:r>
      <w:r w:rsidR="00792B3D">
        <w:rPr>
          <w:lang w:val="en-IE"/>
        </w:rPr>
        <w:t xml:space="preserve">factors are important evolutionary drivers of predator trait. </w:t>
      </w:r>
      <w:r w:rsidR="000F1768">
        <w:rPr>
          <w:lang w:val="en-IE"/>
        </w:rPr>
        <w:t xml:space="preserve">We found that </w:t>
      </w:r>
      <w:r w:rsidR="008C4F15">
        <w:rPr>
          <w:lang w:val="en-IE"/>
        </w:rPr>
        <w:t xml:space="preserve">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according to an allometry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0F1768">
        <w:rPr>
          <w:lang w:val="en-IE"/>
        </w:rPr>
        <w:t xml:space="preserve"> (exponent of XX)</w:t>
      </w:r>
      <w:r w:rsidR="00792B3D">
        <w:rPr>
          <w:lang w:val="en-IE"/>
        </w:rPr>
        <w:t xml:space="preserve">. We also </w:t>
      </w:r>
      <w:r w:rsidR="000F1768">
        <w:rPr>
          <w:lang w:val="en-IE"/>
        </w:rPr>
        <w:t xml:space="preserve">found </w:t>
      </w:r>
      <w:r w:rsidR="00792B3D">
        <w:rPr>
          <w:lang w:val="en-IE"/>
        </w:rPr>
        <w:t xml:space="preserve">that snake venom is influenced, as expected by the presence of </w:t>
      </w:r>
      <w:r w:rsidR="006F577C" w:rsidRPr="00B51EEB">
        <w:rPr>
          <w:rStyle w:val="Emphasis"/>
          <w:rFonts w:eastAsia="Times New Roman"/>
          <w:i w:val="0"/>
        </w:rPr>
        <w:t>ovivorous</w:t>
      </w:r>
      <w:r w:rsidR="006F577C">
        <w:rPr>
          <w:rFonts w:eastAsia="Times New Roman"/>
        </w:rPr>
        <w:t xml:space="preserve"> </w:t>
      </w:r>
      <w:r w:rsidR="00792B3D">
        <w:rPr>
          <w:lang w:val="en-IE"/>
        </w:rPr>
        <w:t>feeding behaviours</w:t>
      </w:r>
      <w:r w:rsidR="0003718A">
        <w:rPr>
          <w:lang w:val="en-IE"/>
        </w:rPr>
        <w:t xml:space="preserve"> and</w:t>
      </w:r>
      <w:r w:rsidR="00792B3D">
        <w:rPr>
          <w:lang w:val="en-IE"/>
        </w:rPr>
        <w:t xml:space="preserve">, in a </w:t>
      </w:r>
      <w:commentRangeStart w:id="454"/>
      <w:r w:rsidR="00792B3D">
        <w:rPr>
          <w:lang w:val="en-IE"/>
        </w:rPr>
        <w:t>less expected direction</w:t>
      </w:r>
      <w:commentRangeEnd w:id="454"/>
      <w:r w:rsidR="000F1768">
        <w:rPr>
          <w:rStyle w:val="CommentReference"/>
        </w:rPr>
        <w:commentReference w:id="454"/>
      </w:r>
      <w:r w:rsidR="00792B3D">
        <w:rPr>
          <w:lang w:val="en-IE"/>
        </w:rPr>
        <w:t>,</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w:t>
      </w:r>
      <w:commentRangeStart w:id="455"/>
      <w:r w:rsidR="00C850D9">
        <w:rPr>
          <w:lang w:val="en-IE"/>
        </w:rPr>
        <w:t xml:space="preserve">important </w:t>
      </w:r>
      <w:commentRangeEnd w:id="455"/>
      <w:r w:rsidR="000F1768">
        <w:rPr>
          <w:rStyle w:val="CommentReference"/>
        </w:rPr>
        <w:commentReference w:id="455"/>
      </w:r>
      <w:r w:rsidR="00C850D9">
        <w:rPr>
          <w:lang w:val="en-IE"/>
        </w:rPr>
        <w:t>role in generated the observed variance in predator traits, positive selection forces associated with trophic and macroevolutionary drivers play a key role in</w:t>
      </w:r>
      <w:r w:rsidR="00766286">
        <w:rPr>
          <w:lang w:val="en-IE"/>
        </w:rPr>
        <w:t xml:space="preserve"> shaping</w:t>
      </w:r>
      <w:r w:rsidR="00C850D9">
        <w:rPr>
          <w:lang w:val="en-IE"/>
        </w:rPr>
        <w:t xml:space="preserve"> the evolution of these traits.</w:t>
      </w:r>
    </w:p>
    <w:p w14:paraId="41DE6F81" w14:textId="4C72931A"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w:t>
      </w:r>
      <w:commentRangeStart w:id="456"/>
      <w:r w:rsidR="004250AA">
        <w:rPr>
          <w:lang w:val="en-IE"/>
        </w:rPr>
        <w:t xml:space="preserve">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DF1FE6">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w:t>
      </w:r>
      <w:r w:rsidR="000F1768">
        <w:rPr>
          <w:lang w:val="en-IE"/>
        </w:rPr>
        <w:t xml:space="preserve">venomosity </w:t>
      </w:r>
      <w:r w:rsidR="00B575B2">
        <w:rPr>
          <w:lang w:val="en-IE"/>
        </w:rPr>
        <w:lastRenderedPageBreak/>
        <w:t xml:space="preserve">as generally seen in species with toxic defence systems </w:t>
      </w:r>
      <w:r w:rsidR="008F657B">
        <w:rPr>
          <w:lang w:val="en-IE"/>
        </w:rPr>
        <w:fldChar w:fldCharType="begin"/>
      </w:r>
      <w:r w:rsidR="00DF1FE6">
        <w:rPr>
          <w:lang w:val="en-IE"/>
        </w:rPr>
        <w:instrText xml:space="preserve"> ADDIN EN.CITE &lt;EndNote&gt;&lt;Cite&gt;&lt;Author&gt;Hossie&lt;/Author&gt;&lt;Year&gt;2013&lt;/Year&gt;&lt;RecNum&gt;201&lt;/RecNum&gt;&lt;DisplayText&gt;(45)&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DF1FE6">
        <w:rPr>
          <w:noProof/>
          <w:lang w:val="en-IE"/>
        </w:rPr>
        <w:t>(</w:t>
      </w:r>
      <w:hyperlink w:anchor="_ENREF_45" w:tooltip="Hossie, 2013 #201" w:history="1">
        <w:r w:rsidR="00DF1FE6">
          <w:rPr>
            <w:noProof/>
            <w:lang w:val="en-IE"/>
          </w:rPr>
          <w:t>45</w:t>
        </w:r>
      </w:hyperlink>
      <w:r w:rsidR="00DF1FE6">
        <w:rPr>
          <w:noProof/>
          <w:lang w:val="en-IE"/>
        </w:rPr>
        <w:t>)</w:t>
      </w:r>
      <w:r w:rsidR="008F657B">
        <w:rPr>
          <w:lang w:val="en-IE"/>
        </w:rPr>
        <w:fldChar w:fldCharType="end"/>
      </w:r>
      <w:r w:rsidR="00B575B2">
        <w:rPr>
          <w:lang w:val="en-IE"/>
        </w:rPr>
        <w:t xml:space="preserve">, and also by our findings here that </w:t>
      </w:r>
      <w:r w:rsidR="00B575B2" w:rsidRPr="00B51EEB">
        <w:rPr>
          <w:rStyle w:val="Emphasis"/>
          <w:rFonts w:eastAsia="Times New Roman"/>
          <w:i w:val="0"/>
        </w:rPr>
        <w:t>ovivorous</w:t>
      </w:r>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w:t>
      </w:r>
      <w:commentRangeEnd w:id="456"/>
      <w:r w:rsidR="00643DD6">
        <w:rPr>
          <w:rStyle w:val="CommentReference"/>
        </w:rPr>
        <w:commentReference w:id="456"/>
      </w:r>
      <w:r w:rsidR="00B575B2">
        <w:rPr>
          <w:rStyle w:val="Emphasis"/>
          <w:rFonts w:eastAsia="Times New Roman"/>
          <w:i w:val="0"/>
        </w:rPr>
        <w:t>,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r>
      <w:r w:rsidR="00D45F7F">
        <w:rPr>
          <w:lang w:val="en-IE"/>
        </w:rPr>
        <w:fldChar w:fldCharType="separate"/>
      </w:r>
      <w:r w:rsidR="00833820">
        <w:rPr>
          <w:noProof/>
          <w:lang w:val="en-IE"/>
        </w:rPr>
        <w:t>(</w:t>
      </w:r>
      <w:hyperlink w:anchor="_ENREF_1" w:tooltip="Casewell, 2013 #1" w:history="1">
        <w:r w:rsidR="00DF1FE6">
          <w:rPr>
            <w:noProof/>
            <w:lang w:val="en-IE"/>
          </w:rPr>
          <w:t>1</w:t>
        </w:r>
      </w:hyperlink>
      <w:r w:rsidR="00833820">
        <w:rPr>
          <w:noProof/>
          <w:lang w:val="en-IE"/>
        </w:rPr>
        <w:t xml:space="preserve">, </w:t>
      </w:r>
      <w:hyperlink w:anchor="_ENREF_9" w:tooltip="Mebs, 2001 #4" w:history="1">
        <w:r w:rsidR="00DF1FE6">
          <w:rPr>
            <w:noProof/>
            <w:lang w:val="en-IE"/>
          </w:rPr>
          <w:t>9</w:t>
        </w:r>
      </w:hyperlink>
      <w:r w:rsidR="00833820">
        <w:rPr>
          <w:noProof/>
          <w:lang w:val="en-IE"/>
        </w:rPr>
        <w:t xml:space="preserve">, </w:t>
      </w:r>
      <w:hyperlink w:anchor="_ENREF_10" w:tooltip="Sasa, 1999 #3" w:history="1">
        <w:r w:rsidR="00DF1FE6">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DF1FE6">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A93C1D">
        <w:rPr>
          <w:lang w:val="en-IE"/>
        </w:rPr>
        <w:fldChar w:fldCharType="end"/>
      </w:r>
      <w:r w:rsidR="00236A49">
        <w:rPr>
          <w:lang w:val="en-IE"/>
        </w:rPr>
        <w:t>.</w:t>
      </w:r>
      <w:r w:rsidR="00F919F9">
        <w:rPr>
          <w:lang w:val="en-IE"/>
        </w:rPr>
        <w:t xml:space="preserve"> </w:t>
      </w:r>
      <w:commentRangeStart w:id="457"/>
      <w:r w:rsidR="00F919F9">
        <w:rPr>
          <w:lang w:val="en-IE"/>
        </w:rPr>
        <w:t>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DF1FE6">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commentRangeEnd w:id="457"/>
      <w:r w:rsidR="00A779F7">
        <w:rPr>
          <w:rStyle w:val="CommentReference"/>
        </w:rPr>
        <w:commentReference w:id="457"/>
      </w:r>
    </w:p>
    <w:p w14:paraId="38E5B002" w14:textId="3714A3E8" w:rsidR="00EB5EA6" w:rsidRDefault="00CA7015" w:rsidP="00F919F9">
      <w:pPr>
        <w:spacing w:line="360" w:lineRule="auto"/>
        <w:ind w:firstLine="720"/>
        <w:rPr>
          <w:lang w:val="en-IE"/>
        </w:rPr>
      </w:pPr>
      <w:r>
        <w:rPr>
          <w:lang w:val="en-IE"/>
        </w:rPr>
        <w:t>In terms of macroecological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allo</w:t>
      </w:r>
      <w:r w:rsidR="00D23118">
        <w:rPr>
          <w:lang w:val="en-IE"/>
        </w:rPr>
        <w:t>metric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DF1FE6">
          <w:rPr>
            <w:noProof/>
          </w:rPr>
          <w:t>38</w:t>
        </w:r>
      </w:hyperlink>
      <w:r w:rsidR="000E5E13">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A779F7">
        <w:rPr>
          <w:lang w:val="en-IE"/>
        </w:rPr>
        <w:t>:</w:t>
      </w:r>
      <w:commentRangeStart w:id="458"/>
      <w:r w:rsidR="00A779F7">
        <w:rPr>
          <w:lang w:val="en-IE"/>
        </w:rPr>
        <w:t xml:space="preserve"> a situation that seems unlikely</w:t>
      </w:r>
      <w:commentRangeEnd w:id="458"/>
      <w:r w:rsidR="00A779F7">
        <w:rPr>
          <w:rStyle w:val="CommentReference"/>
        </w:rPr>
        <w:commentReference w:id="458"/>
      </w:r>
      <w:r w:rsidR="00EA3500">
        <w:rPr>
          <w:lang w:val="en-IE"/>
        </w:rPr>
        <w:t>.</w:t>
      </w:r>
      <w:r w:rsidR="00F540F5">
        <w:rPr>
          <w:lang w:val="en-IE"/>
        </w:rPr>
        <w:t xml:space="preserve"> 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DF1FE6">
        <w:rPr>
          <w:lang w:val="en-IE"/>
        </w:rPr>
        <w:instrText xml:space="preserve"> ADDIN EN.CITE &lt;EndNote&gt;&lt;Cite&gt;&lt;Author&gt;Brown&lt;/Author&gt;&lt;Year&gt;2004&lt;/Year&gt;&lt;RecNum&gt;111&lt;/RecNum&gt;&lt;DisplayText&gt;(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DF1FE6">
        <w:rPr>
          <w:noProof/>
          <w:lang w:val="en-IE"/>
        </w:rPr>
        <w:t>(</w:t>
      </w:r>
      <w:hyperlink w:anchor="_ENREF_46" w:tooltip="Brown, 2004 #111" w:history="1">
        <w:r w:rsidR="00DF1FE6">
          <w:rPr>
            <w:noProof/>
            <w:lang w:val="en-IE"/>
          </w:rPr>
          <w:t>46</w:t>
        </w:r>
      </w:hyperlink>
      <w:r w:rsidR="00DF1FE6">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DF1FE6">
        <w:rPr>
          <w:lang w:val="en-IE"/>
        </w:rPr>
        <w:instrText xml:space="preserve"> ADDIN EN.CITE &lt;EndNote&gt;&lt;Cite&gt;&lt;Author&gt;Brown&lt;/Author&gt;&lt;Year&gt;2004&lt;/Year&gt;&lt;RecNum&gt;111&lt;/RecNum&gt;&lt;DisplayText&gt;(39, 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DF1FE6">
        <w:rPr>
          <w:noProof/>
          <w:lang w:val="en-IE"/>
        </w:rPr>
        <w:t>(</w:t>
      </w:r>
      <w:hyperlink w:anchor="_ENREF_39" w:tooltip="Isaac, 2010 #102" w:history="1">
        <w:r w:rsidR="00DF1FE6">
          <w:rPr>
            <w:noProof/>
            <w:lang w:val="en-IE"/>
          </w:rPr>
          <w:t>39</w:t>
        </w:r>
      </w:hyperlink>
      <w:r w:rsidR="00DF1FE6">
        <w:rPr>
          <w:noProof/>
          <w:lang w:val="en-IE"/>
        </w:rPr>
        <w:t xml:space="preserve">, </w:t>
      </w:r>
      <w:hyperlink w:anchor="_ENREF_46" w:tooltip="Brown, 2004 #111" w:history="1">
        <w:r w:rsidR="00DF1FE6">
          <w:rPr>
            <w:noProof/>
            <w:lang w:val="en-IE"/>
          </w:rPr>
          <w:t>46</w:t>
        </w:r>
      </w:hyperlink>
      <w:r w:rsidR="00DF1FE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DF1FE6">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 xml:space="preserve">would follow such a metabolic scaling, particularly if the costs of venom were </w:t>
      </w:r>
      <w:r w:rsidR="008A2E4C">
        <w:rPr>
          <w:lang w:val="en-IE"/>
        </w:rPr>
        <w:lastRenderedPageBreak/>
        <w:t>maintained at a constant proportion of overall energy budgets across snake species</w:t>
      </w:r>
      <w:r w:rsidR="00970307">
        <w:rPr>
          <w:lang w:val="en-IE"/>
        </w:rPr>
        <w:t>.</w:t>
      </w:r>
      <w:r w:rsidR="00F919F9">
        <w:rPr>
          <w:lang w:val="en-IE"/>
        </w:rPr>
        <w:t xml:space="preserve"> While we focus on the average yield a snake can produce</w:t>
      </w:r>
      <w:r w:rsidR="00A779F7">
        <w:rPr>
          <w:lang w:val="en-IE"/>
        </w:rPr>
        <w:t>,</w:t>
      </w:r>
      <w:r w:rsidR="00F919F9">
        <w:rPr>
          <w:lang w:val="en-IE"/>
        </w:rPr>
        <w:t xml:space="preserv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DF1FE6">
          <w:rPr>
            <w:noProof/>
            <w:lang w:val="en-IE"/>
          </w:rPr>
          <w:t>36</w:t>
        </w:r>
      </w:hyperlink>
      <w:r w:rsidR="004305B6">
        <w:rPr>
          <w:noProof/>
          <w:lang w:val="en-IE"/>
        </w:rPr>
        <w:t>)</w:t>
      </w:r>
      <w:r w:rsidR="004305B6">
        <w:rPr>
          <w:lang w:val="en-IE"/>
        </w:rPr>
        <w:fldChar w:fldCharType="end"/>
      </w:r>
      <w:r w:rsidR="00F919F9">
        <w:rPr>
          <w:lang w:val="en-IE"/>
        </w:rPr>
        <w:t>. Interestingly, such a dec</w:t>
      </w:r>
      <w:r w:rsidR="00A779F7">
        <w:rPr>
          <w:lang w:val="en-IE"/>
        </w:rPr>
        <w:t>o</w:t>
      </w:r>
      <w:r w:rsidR="00F919F9">
        <w:rPr>
          <w:lang w:val="en-IE"/>
        </w:rPr>
        <w:t xml:space="preserve">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78C705B9"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DF1FE6">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DF1FE6">
        <w:rPr>
          <w:lang w:val="en-IE"/>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DF1FE6">
        <w:rPr>
          <w:noProof/>
          <w:lang w:val="en-IE"/>
        </w:rPr>
        <w:t>(</w:t>
      </w:r>
      <w:hyperlink w:anchor="_ENREF_47" w:tooltip="Shine, 1985 #105" w:history="1">
        <w:r w:rsidR="00DF1FE6">
          <w:rPr>
            <w:noProof/>
            <w:lang w:val="en-IE"/>
          </w:rPr>
          <w:t>47</w:t>
        </w:r>
      </w:hyperlink>
      <w:r w:rsidR="00DF1FE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DF1FE6">
        <w:rPr>
          <w:color w:val="000000" w:themeColor="text1"/>
          <w:lang w:val="en-IE"/>
        </w:rPr>
        <w:instrText xml:space="preserve"> ADDIN EN.CITE &lt;EndNote&gt;&lt;Cite&gt;&lt;Author&gt;Branch&lt;/Author&gt;&lt;Year&gt;1998&lt;/Year&gt;&lt;RecNum&gt;69&lt;/RecNum&gt;&lt;DisplayText&gt;(48)&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DF1FE6">
        <w:rPr>
          <w:noProof/>
          <w:color w:val="000000" w:themeColor="text1"/>
          <w:lang w:val="en-IE"/>
        </w:rPr>
        <w:t>(</w:t>
      </w:r>
      <w:hyperlink w:anchor="_ENREF_48" w:tooltip="Branch, 1998 #69" w:history="1">
        <w:r w:rsidR="00DF1FE6">
          <w:rPr>
            <w:noProof/>
            <w:color w:val="000000" w:themeColor="text1"/>
            <w:lang w:val="en-IE"/>
          </w:rPr>
          <w:t>48</w:t>
        </w:r>
      </w:hyperlink>
      <w:r w:rsidR="00DF1FE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DF1FE6">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DF1FE6">
        <w:rPr>
          <w:lang w:val="en-IE"/>
        </w:rPr>
        <w:instrText xml:space="preserve"> ADDIN EN.CITE &lt;EndNote&gt;&lt;Cite&gt;&lt;Author&gt;Currier&lt;/Author&gt;&lt;Year&gt;2012&lt;/Year&gt;&lt;RecNum&gt;118&lt;/RecNum&gt;&lt;DisplayText&gt;(4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DF1FE6">
        <w:rPr>
          <w:noProof/>
          <w:lang w:val="en-IE"/>
        </w:rPr>
        <w:t>(</w:t>
      </w:r>
      <w:hyperlink w:anchor="_ENREF_49" w:tooltip="Currier, 2012 #118" w:history="1">
        <w:r w:rsidR="00DF1FE6">
          <w:rPr>
            <w:noProof/>
            <w:lang w:val="en-IE"/>
          </w:rPr>
          <w:t>49</w:t>
        </w:r>
      </w:hyperlink>
      <w:r w:rsidR="00DF1FE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 </w:instrText>
      </w:r>
      <w:r w:rsidR="00DF1FE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DATA </w:instrText>
      </w:r>
      <w:r w:rsidR="00DF1FE6">
        <w:rPr>
          <w:lang w:val="en-IE"/>
        </w:rPr>
      </w:r>
      <w:r w:rsidR="00DF1FE6">
        <w:rPr>
          <w:lang w:val="en-IE"/>
        </w:rPr>
        <w:fldChar w:fldCharType="end"/>
      </w:r>
      <w:r w:rsidR="004728B6">
        <w:rPr>
          <w:lang w:val="en-IE"/>
        </w:rPr>
      </w:r>
      <w:r w:rsidR="004728B6">
        <w:rPr>
          <w:lang w:val="en-IE"/>
        </w:rPr>
        <w:fldChar w:fldCharType="separate"/>
      </w:r>
      <w:r w:rsidR="00DF1FE6">
        <w:rPr>
          <w:noProof/>
          <w:lang w:val="en-IE"/>
        </w:rPr>
        <w:t>(</w:t>
      </w:r>
      <w:hyperlink w:anchor="_ENREF_36" w:tooltip="Hayes, 2002 #9" w:history="1">
        <w:r w:rsidR="00DF1FE6">
          <w:rPr>
            <w:noProof/>
            <w:lang w:val="en-IE"/>
          </w:rPr>
          <w:t>36</w:t>
        </w:r>
      </w:hyperlink>
      <w:r w:rsidR="00DF1FE6">
        <w:rPr>
          <w:noProof/>
          <w:lang w:val="en-IE"/>
        </w:rPr>
        <w:t xml:space="preserve">, </w:t>
      </w:r>
      <w:hyperlink w:anchor="_ENREF_50" w:tooltip="Rotenberg, 1971 #119" w:history="1">
        <w:r w:rsidR="00DF1FE6">
          <w:rPr>
            <w:noProof/>
            <w:lang w:val="en-IE"/>
          </w:rPr>
          <w:t>50-52</w:t>
        </w:r>
      </w:hyperlink>
      <w:r w:rsidR="00DF1FE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w:t>
      </w:r>
      <w:r w:rsidR="008B0CF1">
        <w:rPr>
          <w:lang w:val="en-IE"/>
        </w:rPr>
        <w:lastRenderedPageBreak/>
        <w:t>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4E7260FD"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w:t>
      </w:r>
      <w:commentRangeStart w:id="459"/>
      <w:r w:rsidR="00F004B7">
        <w:rPr>
          <w:lang w:val="en-IE"/>
        </w:rPr>
        <w:t xml:space="preserve">gene duplication </w:t>
      </w:r>
      <w:commentRangeEnd w:id="459"/>
      <w:r w:rsidR="00A779F7">
        <w:rPr>
          <w:rStyle w:val="CommentReference"/>
        </w:rPr>
        <w:commentReference w:id="459"/>
      </w:r>
      <w:r w:rsidR="00F004B7">
        <w:rPr>
          <w:lang w:val="en-IE"/>
        </w:rPr>
        <w:t xml:space="preserve">events </w:t>
      </w:r>
      <w:r w:rsidR="00F004B7">
        <w:rPr>
          <w:lang w:val="en-IE"/>
        </w:rPr>
        <w:fldChar w:fldCharType="begin"/>
      </w:r>
      <w:r w:rsidR="00DF1FE6">
        <w:rPr>
          <w:lang w:val="en-IE"/>
        </w:rPr>
        <w:instrText xml:space="preserve"> ADDIN EN.CITE &lt;EndNote&gt;&lt;Cite&gt;&lt;Author&gt;Vonk&lt;/Author&gt;&lt;Year&gt;2013&lt;/Year&gt;&lt;RecNum&gt;122&lt;/RecNum&gt;&lt;DisplayText&gt;(5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DF1FE6">
        <w:rPr>
          <w:noProof/>
          <w:lang w:val="en-IE"/>
        </w:rPr>
        <w:t>(</w:t>
      </w:r>
      <w:hyperlink w:anchor="_ENREF_53" w:tooltip="Vonk, 2013 #122" w:history="1">
        <w:r w:rsidR="00DF1FE6">
          <w:rPr>
            <w:noProof/>
            <w:lang w:val="en-IE"/>
          </w:rPr>
          <w:t>53</w:t>
        </w:r>
      </w:hyperlink>
      <w:r w:rsidR="00DF1FE6">
        <w:rPr>
          <w:noProof/>
          <w:lang w:val="en-IE"/>
        </w:rPr>
        <w:t>)</w:t>
      </w:r>
      <w:r w:rsidR="00F004B7">
        <w:rPr>
          <w:lang w:val="en-IE"/>
        </w:rPr>
        <w:fldChar w:fldCharType="end"/>
      </w:r>
      <w:r w:rsidR="00BD68FC">
        <w:rPr>
          <w:lang w:val="en-IE"/>
        </w:rPr>
        <w:t>, are important in driving the evolution of the</w:t>
      </w:r>
      <w:r w:rsidR="00F004B7">
        <w:rPr>
          <w:lang w:val="en-IE"/>
        </w:rPr>
        <w:t>se traits</w:t>
      </w:r>
      <w:r w:rsidR="00A779F7">
        <w:rPr>
          <w:lang w:val="en-IE"/>
        </w:rPr>
        <w:t>,</w:t>
      </w:r>
      <w:r w:rsidR="00F004B7">
        <w:rPr>
          <w:lang w:val="en-IE"/>
        </w:rPr>
        <w:t xml:space="preserve">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w:t>
      </w:r>
      <w:r w:rsidR="00A779F7">
        <w:rPr>
          <w:lang w:val="en-IE"/>
        </w:rPr>
        <w:t>h</w:t>
      </w:r>
      <w:r w:rsidR="00BD68FC">
        <w:rPr>
          <w:lang w:val="en-IE"/>
        </w:rPr>
        <w:t>ere patterns relating to prey specificity and energetic constraints are also likely to play key roles in their 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DF1FE6">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DF1FE6">
          <w:rPr>
            <w:noProof/>
            <w:lang w:val="en-IE"/>
          </w:rPr>
          <w:t>1</w:t>
        </w:r>
      </w:hyperlink>
      <w:r w:rsidR="00E165F7">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DF1FE6">
        <w:rPr>
          <w:lang w:val="en-IE"/>
        </w:rPr>
        <w:instrText xml:space="preserve"> ADDIN EN.CITE &lt;EndNote&gt;&lt;Cite&gt;&lt;Author&gt;Nisani&lt;/Author&gt;&lt;Year&gt;2007&lt;/Year&gt;&lt;RecNum&gt;202&lt;/RecNum&gt;&lt;DisplayText&gt;(5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DF1FE6">
        <w:rPr>
          <w:noProof/>
          <w:lang w:val="en-IE"/>
        </w:rPr>
        <w:t>(</w:t>
      </w:r>
      <w:hyperlink w:anchor="_ENREF_54" w:tooltip="Nisani, 2007 #202" w:history="1">
        <w:r w:rsidR="00DF1FE6">
          <w:rPr>
            <w:noProof/>
            <w:lang w:val="en-IE"/>
          </w:rPr>
          <w:t>54</w:t>
        </w:r>
      </w:hyperlink>
      <w:r w:rsidR="00DF1FE6">
        <w:rPr>
          <w:noProof/>
          <w:lang w:val="en-IE"/>
        </w:rPr>
        <w:t>)</w:t>
      </w:r>
      <w:r w:rsidR="009B272E">
        <w:rPr>
          <w:lang w:val="en-IE"/>
        </w:rPr>
        <w:fldChar w:fldCharType="end"/>
      </w:r>
      <w:r w:rsidR="002E6894">
        <w:rPr>
          <w:lang w:val="en-IE"/>
        </w:rPr>
        <w:t xml:space="preserve">. </w:t>
      </w:r>
      <w:r w:rsidR="00623576">
        <w:rPr>
          <w:lang w:val="en-IE"/>
        </w:rPr>
        <w:t>The generality of prey-specify and macroecological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47DA92"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w:t>
      </w:r>
      <w:r w:rsidRPr="000B594C">
        <w:lastRenderedPageBreak/>
        <w:t xml:space="preserve">distance, using mean estimates from TimeTree </w:t>
      </w:r>
      <w:r w:rsidRPr="000B594C">
        <w:fldChar w:fldCharType="begin"/>
      </w:r>
      <w:r w:rsidR="00DF1FE6">
        <w:instrText xml:space="preserve"> ADDIN EN.CITE &lt;EndNote&gt;&lt;Cite&gt;&lt;Author&gt;Hedges&lt;/Author&gt;&lt;Year&gt;2006&lt;/Year&gt;&lt;RecNum&gt;63&lt;/RecNum&gt;&lt;DisplayText&gt;(5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DF1FE6">
        <w:rPr>
          <w:noProof/>
        </w:rPr>
        <w:t>(</w:t>
      </w:r>
      <w:hyperlink w:anchor="_ENREF_55" w:tooltip="Hedges, 2006 #63" w:history="1">
        <w:r w:rsidR="00DF1FE6">
          <w:rPr>
            <w:noProof/>
          </w:rPr>
          <w:t>55</w:t>
        </w:r>
      </w:hyperlink>
      <w:r w:rsidR="00DF1FE6">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AF43269"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Pawar et al </w:t>
      </w:r>
      <w:r>
        <w:rPr>
          <w:u w:color="1A4673"/>
        </w:rPr>
        <w:fldChar w:fldCharType="begin"/>
      </w:r>
      <w:r>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4" w:tooltip="Pawar, 2012 #17" w:history="1">
        <w:r w:rsidR="00DF1FE6">
          <w:rPr>
            <w:noProof/>
            <w:u w:color="1A4673"/>
          </w:rPr>
          <w:t>14</w:t>
        </w:r>
      </w:hyperlink>
      <w:r>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DF1FE6">
        <w:rPr>
          <w:u w:color="1A4673"/>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DF1FE6">
        <w:rPr>
          <w:noProof/>
          <w:u w:color="1A4673"/>
        </w:rPr>
        <w:t>(</w:t>
      </w:r>
      <w:hyperlink w:anchor="_ENREF_47" w:tooltip="Shine, 1985 #105" w:history="1">
        <w:r w:rsidR="00DF1FE6">
          <w:rPr>
            <w:noProof/>
            <w:u w:color="1A4673"/>
          </w:rPr>
          <w:t>47</w:t>
        </w:r>
      </w:hyperlink>
      <w:r w:rsidR="00DF1FE6">
        <w:rPr>
          <w:noProof/>
          <w:u w:color="1A4673"/>
        </w:rPr>
        <w:t>)</w:t>
      </w:r>
      <w:r>
        <w:rPr>
          <w:u w:color="1A4673"/>
        </w:rPr>
        <w:fldChar w:fldCharType="end"/>
      </w:r>
      <w:r w:rsidRPr="000B594C">
        <w:rPr>
          <w:u w:color="1A4673"/>
        </w:rPr>
        <w:t>.</w:t>
      </w:r>
      <w:r>
        <w:rPr>
          <w:u w:color="1A4673"/>
        </w:rPr>
        <w:t xml:space="preserve"> </w:t>
      </w:r>
    </w:p>
    <w:p w14:paraId="69F805BD" w14:textId="32541D4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allometric scaling </w:t>
      </w:r>
      <w:r w:rsidRPr="000B594C">
        <w:rPr>
          <w:u w:color="1A4673"/>
        </w:rPr>
        <w:fldChar w:fldCharType="begin"/>
      </w:r>
      <w:r w:rsidR="00DF1FE6">
        <w:rPr>
          <w:u w:color="1A4673"/>
        </w:rPr>
        <w:instrText xml:space="preserve"> ADDIN EN.CITE &lt;EndNote&gt;&lt;Cite&gt;&lt;Author&gt;Meiri&lt;/Author&gt;&lt;Year&gt;2010&lt;/Year&gt;&lt;RecNum&gt;66&lt;/RecNum&gt;&lt;DisplayText&gt;(5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DF1FE6">
        <w:rPr>
          <w:noProof/>
          <w:u w:color="1A4673"/>
        </w:rPr>
        <w:t>(</w:t>
      </w:r>
      <w:hyperlink w:anchor="_ENREF_56" w:tooltip="Meiri, 2010 #66" w:history="1">
        <w:r w:rsidR="00DF1FE6">
          <w:rPr>
            <w:noProof/>
            <w:u w:color="1A4673"/>
          </w:rPr>
          <w:t>56</w:t>
        </w:r>
      </w:hyperlink>
      <w:r w:rsidR="00DF1FE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 </w:instrText>
      </w:r>
      <w:r w:rsidR="00DF1FE6">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DATA </w:instrText>
      </w:r>
      <w:r w:rsidR="00DF1FE6">
        <w:fldChar w:fldCharType="end"/>
      </w:r>
      <w:r w:rsidRPr="000B594C">
        <w:fldChar w:fldCharType="separate"/>
      </w:r>
      <w:r w:rsidR="00DF1FE6">
        <w:rPr>
          <w:noProof/>
        </w:rPr>
        <w:t>(</w:t>
      </w:r>
      <w:hyperlink w:anchor="_ENREF_56" w:tooltip="Meiri, 2010 #66" w:history="1">
        <w:r w:rsidR="00DF1FE6">
          <w:rPr>
            <w:noProof/>
          </w:rPr>
          <w:t>56-58</w:t>
        </w:r>
      </w:hyperlink>
      <w:r w:rsidR="00DF1FE6">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rsidR="00DF1FE6">
        <w:instrText xml:space="preserve"> ADDIN EN.CITE &lt;EndNote&gt;&lt;Cite&gt;&lt;Author&gt;Pough&lt;/Author&gt;&lt;Year&gt;1980&lt;/Year&gt;&lt;RecNum&gt;67&lt;/RecNum&gt;&lt;DisplayText&gt;(57,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DF1FE6">
        <w:rPr>
          <w:noProof/>
        </w:rPr>
        <w:t>(</w:t>
      </w:r>
      <w:hyperlink w:anchor="_ENREF_57" w:tooltip="Feldman, 2013 #64" w:history="1">
        <w:r w:rsidR="00DF1FE6">
          <w:rPr>
            <w:noProof/>
          </w:rPr>
          <w:t>57</w:t>
        </w:r>
      </w:hyperlink>
      <w:r w:rsidR="00DF1FE6">
        <w:rPr>
          <w:noProof/>
        </w:rPr>
        <w:t xml:space="preserve">, </w:t>
      </w:r>
      <w:hyperlink w:anchor="_ENREF_59" w:tooltip="Pough, 1980 #67" w:history="1">
        <w:r w:rsidR="00DF1FE6">
          <w:rPr>
            <w:noProof/>
          </w:rPr>
          <w:t>59</w:t>
        </w:r>
      </w:hyperlink>
      <w:r w:rsidR="00DF1FE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5F3A4657"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DF1FE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DF1FE6">
        <w:rPr>
          <w:noProof/>
          <w:u w:color="1A4673"/>
        </w:rPr>
        <w:t>(</w:t>
      </w:r>
      <w:hyperlink w:anchor="_ENREF_60" w:tooltip="Pyron, 2014 #79" w:history="1">
        <w:r w:rsidR="00DF1FE6">
          <w:rPr>
            <w:noProof/>
            <w:u w:color="1A4673"/>
          </w:rPr>
          <w:t>60</w:t>
        </w:r>
      </w:hyperlink>
      <w:r w:rsidR="00DF1FE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lastRenderedPageBreak/>
        <w:t>Analysis</w:t>
      </w:r>
    </w:p>
    <w:p w14:paraId="1A7F3625" w14:textId="3750A0EF" w:rsidR="00F115D8" w:rsidRDefault="00F115D8" w:rsidP="00F115D8">
      <w:pPr>
        <w:spacing w:line="360" w:lineRule="auto"/>
        <w:rPr>
          <w:rFonts w:eastAsia="Times New Roman"/>
        </w:rPr>
      </w:pPr>
      <w:r w:rsidRPr="000B594C">
        <w:t>To test our hypotheses we fit</w:t>
      </w:r>
      <w:r w:rsidR="00A779F7">
        <w:t>ted</w:t>
      </w:r>
      <w:r w:rsidRPr="000B594C">
        <w:t xml:space="preserve"> Bayesian </w:t>
      </w:r>
      <w:r w:rsidRPr="000B594C">
        <w:rPr>
          <w:rFonts w:eastAsia="Times New Roman"/>
        </w:rPr>
        <w:t xml:space="preserve">multivariate phylogenetic mixed models using the MCMCglmm package </w:t>
      </w:r>
      <w:r w:rsidRPr="000B594C">
        <w:rPr>
          <w:rFonts w:eastAsia="Times New Roman"/>
        </w:rPr>
        <w:fldChar w:fldCharType="begin"/>
      </w:r>
      <w:r w:rsidR="00DF1FE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DF1FE6">
        <w:rPr>
          <w:rFonts w:eastAsia="Times New Roman"/>
          <w:noProof/>
        </w:rPr>
        <w:t>(</w:t>
      </w:r>
      <w:hyperlink w:anchor="_ENREF_61" w:tooltip="Hadfield, 2010 #81" w:history="1">
        <w:r w:rsidR="00DF1FE6">
          <w:rPr>
            <w:rFonts w:eastAsia="Times New Roman"/>
            <w:noProof/>
          </w:rPr>
          <w:t>61</w:t>
        </w:r>
      </w:hyperlink>
      <w:r w:rsidR="00DF1FE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DF1FE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DF1FE6">
        <w:rPr>
          <w:rFonts w:eastAsia="Times New Roman"/>
          <w:noProof/>
        </w:rPr>
        <w:t>(</w:t>
      </w:r>
      <w:hyperlink w:anchor="_ENREF_62" w:tooltip="Team, 2016 #80" w:history="1">
        <w:r w:rsidR="00DF1FE6">
          <w:rPr>
            <w:rFonts w:eastAsia="Times New Roman"/>
            <w:noProof/>
          </w:rPr>
          <w:t>62</w:t>
        </w:r>
      </w:hyperlink>
      <w:r w:rsidR="00DF1FE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Phylogeny was controlled by including it using the animal term in the MCMCglmm model while variation due to multiple measures on individual species was included using a separate random term.</w:t>
      </w:r>
      <w:r>
        <w:rPr>
          <w:rFonts w:eastAsia="Times New Roman"/>
        </w:rPr>
        <w:t xml:space="preserve"> </w:t>
      </w:r>
      <w:r>
        <w:t>For the main model</w:t>
      </w:r>
      <w:r w:rsidR="00A779F7">
        <w:t>,</w:t>
      </w:r>
      <w:r>
        <w:t xml:space="preserve">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r w:rsidR="00F115D8" w:rsidRPr="000B594C">
        <w:rPr>
          <w:i/>
        </w:rPr>
        <w:t>f</w:t>
      </w:r>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r w:rsidR="00F115D8" w:rsidRPr="00962A65">
        <w:rPr>
          <w:i/>
        </w:rPr>
        <w:t>f</w:t>
      </w:r>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1416D92"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Hedfield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a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Gelman-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DF1FE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DF1FE6">
        <w:rPr>
          <w:rFonts w:eastAsia="Times New Roman"/>
          <w:noProof/>
        </w:rPr>
        <w:t>(</w:t>
      </w:r>
      <w:hyperlink w:anchor="_ENREF_63" w:tooltip="Brooks, 1998 #82" w:history="1">
        <w:r w:rsidR="00DF1FE6">
          <w:rPr>
            <w:rFonts w:eastAsia="Times New Roman"/>
            <w:noProof/>
          </w:rPr>
          <w:t>63</w:t>
        </w:r>
      </w:hyperlink>
      <w:r w:rsidR="00DF1FE6">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B3AB34A" w:rsidR="009F15AF" w:rsidRPr="005640AD" w:rsidRDefault="009F15AF" w:rsidP="005640AD">
      <w:pPr>
        <w:spacing w:line="360" w:lineRule="auto"/>
        <w:rPr>
          <w:rFonts w:eastAsia="Times New Roman"/>
          <w:b/>
        </w:rPr>
      </w:pPr>
      <w:r w:rsidRPr="005640AD">
        <w:rPr>
          <w:rFonts w:eastAsia="Times New Roman"/>
        </w:rPr>
        <w:lastRenderedPageBreak/>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 and the Earth and Natural Sciences Doctoral Studies Programme with the Higher Education Authority through the Programme for Research at Third Level Institutions, Cycle 5 (PRTLI‐5),and co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F06FB5F" w14:textId="77777777" w:rsidR="00DF1FE6" w:rsidRPr="00DF1FE6" w:rsidRDefault="000E7D67" w:rsidP="00DF1FE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460" w:name="_ENREF_1"/>
      <w:r w:rsidR="00DF1FE6" w:rsidRPr="00DF1FE6">
        <w:rPr>
          <w:noProof/>
        </w:rPr>
        <w:t>1.</w:t>
      </w:r>
      <w:r w:rsidR="00DF1FE6" w:rsidRPr="00DF1FE6">
        <w:rPr>
          <w:noProof/>
        </w:rPr>
        <w:tab/>
        <w:t xml:space="preserve">Casewell NR, Wüster W, Vonk FJ, Harrison RA, &amp; Fry BG (2013) Complex cocktails: the evolutionary novelty of venoms. </w:t>
      </w:r>
      <w:r w:rsidR="00DF1FE6" w:rsidRPr="00DF1FE6">
        <w:rPr>
          <w:i/>
          <w:noProof/>
        </w:rPr>
        <w:t>Trends in ecology &amp; evolution</w:t>
      </w:r>
      <w:r w:rsidR="00DF1FE6" w:rsidRPr="00DF1FE6">
        <w:rPr>
          <w:noProof/>
        </w:rPr>
        <w:t xml:space="preserve"> 28(4):219-229.</w:t>
      </w:r>
      <w:bookmarkEnd w:id="460"/>
    </w:p>
    <w:p w14:paraId="5E48807A" w14:textId="77777777" w:rsidR="00DF1FE6" w:rsidRPr="00DF1FE6" w:rsidRDefault="00DF1FE6" w:rsidP="00DF1FE6">
      <w:pPr>
        <w:pStyle w:val="EndNoteBibliography"/>
        <w:ind w:left="720" w:hanging="720"/>
        <w:rPr>
          <w:noProof/>
        </w:rPr>
      </w:pPr>
      <w:bookmarkStart w:id="461" w:name="_ENREF_2"/>
      <w:r w:rsidRPr="00DF1FE6">
        <w:rPr>
          <w:noProof/>
        </w:rPr>
        <w:t>2.</w:t>
      </w:r>
      <w:r w:rsidRPr="00DF1FE6">
        <w:rPr>
          <w:noProof/>
        </w:rPr>
        <w:tab/>
        <w:t>Kasturiratne A</w:t>
      </w:r>
      <w:r w:rsidRPr="00DF1FE6">
        <w:rPr>
          <w:i/>
          <w:noProof/>
        </w:rPr>
        <w:t>, et al.</w:t>
      </w:r>
      <w:r w:rsidRPr="00DF1FE6">
        <w:rPr>
          <w:noProof/>
        </w:rPr>
        <w:t xml:space="preserve"> (2008) The global burden of snakebite: a literature analysis and modelling based on regional estimates of envenoming and deaths. </w:t>
      </w:r>
      <w:r w:rsidRPr="00DF1FE6">
        <w:rPr>
          <w:i/>
          <w:noProof/>
        </w:rPr>
        <w:t>PLoS Med</w:t>
      </w:r>
      <w:r w:rsidRPr="00DF1FE6">
        <w:rPr>
          <w:noProof/>
        </w:rPr>
        <w:t xml:space="preserve"> 5(11):e218.</w:t>
      </w:r>
      <w:bookmarkEnd w:id="461"/>
    </w:p>
    <w:p w14:paraId="2547A020" w14:textId="77777777" w:rsidR="00DF1FE6" w:rsidRPr="00DF1FE6" w:rsidRDefault="00DF1FE6" w:rsidP="00DF1FE6">
      <w:pPr>
        <w:pStyle w:val="EndNoteBibliography"/>
        <w:ind w:left="720" w:hanging="720"/>
        <w:rPr>
          <w:noProof/>
        </w:rPr>
      </w:pPr>
      <w:bookmarkStart w:id="462" w:name="_ENREF_3"/>
      <w:r w:rsidRPr="00DF1FE6">
        <w:rPr>
          <w:noProof/>
        </w:rPr>
        <w:t>3.</w:t>
      </w:r>
      <w:r w:rsidRPr="00DF1FE6">
        <w:rPr>
          <w:noProof/>
        </w:rPr>
        <w:tab/>
        <w:t>Fry BG</w:t>
      </w:r>
      <w:r w:rsidRPr="00DF1FE6">
        <w:rPr>
          <w:i/>
          <w:noProof/>
        </w:rPr>
        <w:t>, et al.</w:t>
      </w:r>
      <w:r w:rsidRPr="00DF1FE6">
        <w:rPr>
          <w:noProof/>
        </w:rPr>
        <w:t xml:space="preserve"> (2006) Early evolution of the venom system in lizards and snakes. </w:t>
      </w:r>
      <w:r w:rsidRPr="00DF1FE6">
        <w:rPr>
          <w:i/>
          <w:noProof/>
        </w:rPr>
        <w:t>Nature</w:t>
      </w:r>
      <w:r w:rsidRPr="00DF1FE6">
        <w:rPr>
          <w:noProof/>
        </w:rPr>
        <w:t xml:space="preserve"> 439(7076):584-588.</w:t>
      </w:r>
      <w:bookmarkEnd w:id="462"/>
    </w:p>
    <w:p w14:paraId="5E60F6F6" w14:textId="77777777" w:rsidR="00DF1FE6" w:rsidRPr="00DF1FE6" w:rsidRDefault="00DF1FE6" w:rsidP="00DF1FE6">
      <w:pPr>
        <w:pStyle w:val="EndNoteBibliography"/>
        <w:ind w:left="720" w:hanging="720"/>
        <w:rPr>
          <w:noProof/>
        </w:rPr>
      </w:pPr>
      <w:bookmarkStart w:id="463" w:name="_ENREF_4"/>
      <w:r w:rsidRPr="00DF1FE6">
        <w:rPr>
          <w:noProof/>
        </w:rPr>
        <w:t>4.</w:t>
      </w:r>
      <w:r w:rsidRPr="00DF1FE6">
        <w:rPr>
          <w:noProof/>
        </w:rPr>
        <w:tab/>
        <w:t>Fry B</w:t>
      </w:r>
      <w:r w:rsidRPr="00DF1FE6">
        <w:rPr>
          <w:i/>
          <w:noProof/>
        </w:rPr>
        <w:t>, et al.</w:t>
      </w:r>
      <w:r w:rsidRPr="00DF1FE6">
        <w:rPr>
          <w:noProof/>
        </w:rPr>
        <w:t xml:space="preserve"> (2015) The origin and evolution of the Toxicofera reptile venom system. </w:t>
      </w:r>
      <w:r w:rsidRPr="00DF1FE6">
        <w:rPr>
          <w:i/>
          <w:noProof/>
        </w:rPr>
        <w:t>Venomous Reptiles and Their Toxins: Evolution, Pathophysiology and Biodiscovery</w:t>
      </w:r>
      <w:r w:rsidRPr="00DF1FE6">
        <w:rPr>
          <w:noProof/>
        </w:rPr>
        <w:t>:1.</w:t>
      </w:r>
      <w:bookmarkEnd w:id="463"/>
    </w:p>
    <w:p w14:paraId="53B096BC" w14:textId="77777777" w:rsidR="00DF1FE6" w:rsidRPr="00DF1FE6" w:rsidRDefault="00DF1FE6" w:rsidP="00DF1FE6">
      <w:pPr>
        <w:pStyle w:val="EndNoteBibliography"/>
        <w:ind w:left="720" w:hanging="720"/>
        <w:rPr>
          <w:noProof/>
        </w:rPr>
      </w:pPr>
      <w:bookmarkStart w:id="464" w:name="_ENREF_5"/>
      <w:r w:rsidRPr="00DF1FE6">
        <w:rPr>
          <w:noProof/>
        </w:rPr>
        <w:t>5.</w:t>
      </w:r>
      <w:r w:rsidRPr="00DF1FE6">
        <w:rPr>
          <w:noProof/>
        </w:rPr>
        <w:tab/>
        <w:t>Reyes-Velasco J</w:t>
      </w:r>
      <w:r w:rsidRPr="00DF1FE6">
        <w:rPr>
          <w:i/>
          <w:noProof/>
        </w:rPr>
        <w:t>, et al.</w:t>
      </w:r>
      <w:r w:rsidRPr="00DF1FE6">
        <w:rPr>
          <w:noProof/>
        </w:rPr>
        <w:t xml:space="preserve"> (2015) Expression of venom gene homologs in diverse python tissues suggests a new model for the evolution of snake venom. </w:t>
      </w:r>
      <w:r w:rsidRPr="00DF1FE6">
        <w:rPr>
          <w:i/>
          <w:noProof/>
        </w:rPr>
        <w:t>Molecular biology and evolution</w:t>
      </w:r>
      <w:r w:rsidRPr="00DF1FE6">
        <w:rPr>
          <w:noProof/>
        </w:rPr>
        <w:t xml:space="preserve"> 32(1):173-183.</w:t>
      </w:r>
      <w:bookmarkEnd w:id="464"/>
    </w:p>
    <w:p w14:paraId="0DA00BA2" w14:textId="77777777" w:rsidR="00DF1FE6" w:rsidRPr="00DF1FE6" w:rsidRDefault="00DF1FE6" w:rsidP="00DF1FE6">
      <w:pPr>
        <w:pStyle w:val="EndNoteBibliography"/>
        <w:ind w:left="720" w:hanging="720"/>
        <w:rPr>
          <w:noProof/>
        </w:rPr>
      </w:pPr>
      <w:bookmarkStart w:id="465" w:name="_ENREF_6"/>
      <w:r w:rsidRPr="00DF1FE6">
        <w:rPr>
          <w:noProof/>
        </w:rPr>
        <w:t>6.</w:t>
      </w:r>
      <w:r w:rsidRPr="00DF1FE6">
        <w:rPr>
          <w:noProof/>
        </w:rPr>
        <w:tab/>
        <w:t>Dowell NL</w:t>
      </w:r>
      <w:r w:rsidRPr="00DF1FE6">
        <w:rPr>
          <w:i/>
          <w:noProof/>
        </w:rPr>
        <w:t>, et al.</w:t>
      </w:r>
      <w:r w:rsidRPr="00DF1FE6">
        <w:rPr>
          <w:noProof/>
        </w:rPr>
        <w:t xml:space="preserve"> (2016) The deep origin and recent loss of venom toxin genes in rattlesnakes. </w:t>
      </w:r>
      <w:r w:rsidRPr="00DF1FE6">
        <w:rPr>
          <w:i/>
          <w:noProof/>
        </w:rPr>
        <w:t>Current Biology</w:t>
      </w:r>
      <w:r w:rsidRPr="00DF1FE6">
        <w:rPr>
          <w:noProof/>
        </w:rPr>
        <w:t xml:space="preserve"> 26(18):2434-2445.</w:t>
      </w:r>
      <w:bookmarkEnd w:id="465"/>
    </w:p>
    <w:p w14:paraId="159E279C" w14:textId="77777777" w:rsidR="00DF1FE6" w:rsidRPr="00DF1FE6" w:rsidRDefault="00DF1FE6" w:rsidP="00DF1FE6">
      <w:pPr>
        <w:pStyle w:val="EndNoteBibliography"/>
        <w:ind w:left="720" w:hanging="720"/>
        <w:rPr>
          <w:noProof/>
        </w:rPr>
      </w:pPr>
      <w:bookmarkStart w:id="466" w:name="_ENREF_7"/>
      <w:r w:rsidRPr="00DF1FE6">
        <w:rPr>
          <w:noProof/>
        </w:rPr>
        <w:t>7.</w:t>
      </w:r>
      <w:r w:rsidRPr="00DF1FE6">
        <w:rPr>
          <w:noProof/>
        </w:rPr>
        <w:tab/>
        <w:t xml:space="preserve">Weinstein SA &amp; Smith LA (1993) Chromatographic profiles and properties of Duvernoy's secretions from some boigine and dispholidine colubrids. </w:t>
      </w:r>
      <w:r w:rsidRPr="00DF1FE6">
        <w:rPr>
          <w:i/>
          <w:noProof/>
        </w:rPr>
        <w:t>Herpetologica</w:t>
      </w:r>
      <w:r w:rsidRPr="00DF1FE6">
        <w:rPr>
          <w:noProof/>
        </w:rPr>
        <w:t>:78-94.</w:t>
      </w:r>
      <w:bookmarkEnd w:id="466"/>
    </w:p>
    <w:p w14:paraId="2B3C5704" w14:textId="77777777" w:rsidR="00DF1FE6" w:rsidRPr="00DF1FE6" w:rsidRDefault="00DF1FE6" w:rsidP="00DF1FE6">
      <w:pPr>
        <w:pStyle w:val="EndNoteBibliography"/>
        <w:ind w:left="720" w:hanging="720"/>
        <w:rPr>
          <w:noProof/>
        </w:rPr>
      </w:pPr>
      <w:bookmarkStart w:id="467" w:name="_ENREF_8"/>
      <w:r w:rsidRPr="00DF1FE6">
        <w:rPr>
          <w:noProof/>
        </w:rPr>
        <w:t>8.</w:t>
      </w:r>
      <w:r w:rsidRPr="00DF1FE6">
        <w:rPr>
          <w:noProof/>
        </w:rPr>
        <w:tab/>
        <w:t xml:space="preserve">Minton SAM, Minton Jr MRSA, &amp; Minton MR (1980) </w:t>
      </w:r>
      <w:r w:rsidRPr="00DF1FE6">
        <w:rPr>
          <w:i/>
          <w:noProof/>
        </w:rPr>
        <w:t>Venomous reptiles</w:t>
      </w:r>
      <w:r w:rsidRPr="00DF1FE6">
        <w:rPr>
          <w:noProof/>
        </w:rPr>
        <w:t>.</w:t>
      </w:r>
      <w:bookmarkEnd w:id="467"/>
    </w:p>
    <w:p w14:paraId="532A01A1" w14:textId="77777777" w:rsidR="00DF1FE6" w:rsidRPr="00DF1FE6" w:rsidRDefault="00DF1FE6" w:rsidP="00DF1FE6">
      <w:pPr>
        <w:pStyle w:val="EndNoteBibliography"/>
        <w:ind w:left="720" w:hanging="720"/>
        <w:rPr>
          <w:noProof/>
        </w:rPr>
      </w:pPr>
      <w:bookmarkStart w:id="468" w:name="_ENREF_9"/>
      <w:r w:rsidRPr="00DF1FE6">
        <w:rPr>
          <w:noProof/>
        </w:rPr>
        <w:t>9.</w:t>
      </w:r>
      <w:r w:rsidRPr="00DF1FE6">
        <w:rPr>
          <w:noProof/>
        </w:rPr>
        <w:tab/>
        <w:t xml:space="preserve">Mebs D (2001) Toxicity in animals. Trends in evolution? </w:t>
      </w:r>
      <w:r w:rsidRPr="00DF1FE6">
        <w:rPr>
          <w:i/>
          <w:noProof/>
        </w:rPr>
        <w:t>Toxicon</w:t>
      </w:r>
      <w:r w:rsidRPr="00DF1FE6">
        <w:rPr>
          <w:noProof/>
        </w:rPr>
        <w:t xml:space="preserve"> 39(1):87-96.</w:t>
      </w:r>
      <w:bookmarkEnd w:id="468"/>
    </w:p>
    <w:p w14:paraId="6FD86302" w14:textId="77777777" w:rsidR="00DF1FE6" w:rsidRPr="00DF1FE6" w:rsidRDefault="00DF1FE6" w:rsidP="00DF1FE6">
      <w:pPr>
        <w:pStyle w:val="EndNoteBibliography"/>
        <w:ind w:left="720" w:hanging="720"/>
        <w:rPr>
          <w:noProof/>
        </w:rPr>
      </w:pPr>
      <w:bookmarkStart w:id="469" w:name="_ENREF_10"/>
      <w:r w:rsidRPr="00DF1FE6">
        <w:rPr>
          <w:noProof/>
        </w:rPr>
        <w:t>10.</w:t>
      </w:r>
      <w:r w:rsidRPr="00DF1FE6">
        <w:rPr>
          <w:noProof/>
        </w:rPr>
        <w:tab/>
        <w:t xml:space="preserve">Sasa M (1999) Diet and snake venom evolution: can local selection alone explain intraspecific venom variation? </w:t>
      </w:r>
      <w:r w:rsidRPr="00DF1FE6">
        <w:rPr>
          <w:i/>
          <w:noProof/>
        </w:rPr>
        <w:t>TOXICON-OXFORD-</w:t>
      </w:r>
      <w:r w:rsidRPr="00DF1FE6">
        <w:rPr>
          <w:noProof/>
        </w:rPr>
        <w:t xml:space="preserve"> 37:249-252.</w:t>
      </w:r>
      <w:bookmarkEnd w:id="469"/>
    </w:p>
    <w:p w14:paraId="249C35B7" w14:textId="77777777" w:rsidR="00DF1FE6" w:rsidRPr="00DF1FE6" w:rsidRDefault="00DF1FE6" w:rsidP="00DF1FE6">
      <w:pPr>
        <w:pStyle w:val="EndNoteBibliography"/>
        <w:ind w:left="720" w:hanging="720"/>
        <w:rPr>
          <w:noProof/>
        </w:rPr>
      </w:pPr>
      <w:bookmarkStart w:id="470" w:name="_ENREF_11"/>
      <w:r w:rsidRPr="00DF1FE6">
        <w:rPr>
          <w:noProof/>
        </w:rPr>
        <w:t>11.</w:t>
      </w:r>
      <w:r w:rsidRPr="00DF1FE6">
        <w:rPr>
          <w:noProof/>
        </w:rPr>
        <w:tab/>
        <w:t xml:space="preserve">Pace ML, Cole JJ, Carpenter SR, &amp; Kitchell JF (1999) Trophic cascades revealed in diverse ecosystems. </w:t>
      </w:r>
      <w:r w:rsidRPr="00DF1FE6">
        <w:rPr>
          <w:i/>
          <w:noProof/>
        </w:rPr>
        <w:t>Trends in ecology &amp; evolution</w:t>
      </w:r>
      <w:r w:rsidRPr="00DF1FE6">
        <w:rPr>
          <w:noProof/>
        </w:rPr>
        <w:t xml:space="preserve"> 14(12):483-488.</w:t>
      </w:r>
      <w:bookmarkEnd w:id="470"/>
    </w:p>
    <w:p w14:paraId="0D3EC4FC" w14:textId="77777777" w:rsidR="00DF1FE6" w:rsidRPr="00DF1FE6" w:rsidRDefault="00DF1FE6" w:rsidP="00DF1FE6">
      <w:pPr>
        <w:pStyle w:val="EndNoteBibliography"/>
        <w:ind w:left="720" w:hanging="720"/>
        <w:rPr>
          <w:noProof/>
        </w:rPr>
      </w:pPr>
      <w:bookmarkStart w:id="471" w:name="_ENREF_12"/>
      <w:r w:rsidRPr="00DF1FE6">
        <w:rPr>
          <w:noProof/>
        </w:rPr>
        <w:t>12.</w:t>
      </w:r>
      <w:r w:rsidRPr="00DF1FE6">
        <w:rPr>
          <w:noProof/>
        </w:rPr>
        <w:tab/>
        <w:t xml:space="preserve">Palkovacs EP &amp; Post DM (2009) Experimental evidence that phenotypic divergence in predators drives community divergence in prey. </w:t>
      </w:r>
      <w:r w:rsidRPr="00DF1FE6">
        <w:rPr>
          <w:i/>
          <w:noProof/>
        </w:rPr>
        <w:t>Ecology</w:t>
      </w:r>
      <w:r w:rsidRPr="00DF1FE6">
        <w:rPr>
          <w:noProof/>
        </w:rPr>
        <w:t xml:space="preserve"> 90(2):300-305.</w:t>
      </w:r>
      <w:bookmarkEnd w:id="471"/>
    </w:p>
    <w:p w14:paraId="29033B90" w14:textId="77777777" w:rsidR="00DF1FE6" w:rsidRPr="00DF1FE6" w:rsidRDefault="00DF1FE6" w:rsidP="00DF1FE6">
      <w:pPr>
        <w:pStyle w:val="EndNoteBibliography"/>
        <w:ind w:left="720" w:hanging="720"/>
        <w:rPr>
          <w:noProof/>
        </w:rPr>
      </w:pPr>
      <w:bookmarkStart w:id="472" w:name="_ENREF_13"/>
      <w:r w:rsidRPr="00DF1FE6">
        <w:rPr>
          <w:noProof/>
        </w:rPr>
        <w:t>13.</w:t>
      </w:r>
      <w:r w:rsidRPr="00DF1FE6">
        <w:rPr>
          <w:noProof/>
        </w:rPr>
        <w:tab/>
        <w:t xml:space="preserve">Domenici P (2001) The scaling of locomotor performance in predator–prey encounters: from fish to killer whales. </w:t>
      </w:r>
      <w:r w:rsidRPr="00DF1FE6">
        <w:rPr>
          <w:i/>
          <w:noProof/>
        </w:rPr>
        <w:t>Comparative Biochemistry and Physiology Part A: Molecular &amp; Integrative Physiology</w:t>
      </w:r>
      <w:r w:rsidRPr="00DF1FE6">
        <w:rPr>
          <w:noProof/>
        </w:rPr>
        <w:t xml:space="preserve"> 131(1):169-182.</w:t>
      </w:r>
      <w:bookmarkEnd w:id="472"/>
    </w:p>
    <w:p w14:paraId="48B99552" w14:textId="77777777" w:rsidR="00DF1FE6" w:rsidRPr="00DF1FE6" w:rsidRDefault="00DF1FE6" w:rsidP="00DF1FE6">
      <w:pPr>
        <w:pStyle w:val="EndNoteBibliography"/>
        <w:ind w:left="720" w:hanging="720"/>
        <w:rPr>
          <w:noProof/>
        </w:rPr>
      </w:pPr>
      <w:bookmarkStart w:id="473" w:name="_ENREF_14"/>
      <w:r w:rsidRPr="00DF1FE6">
        <w:rPr>
          <w:noProof/>
        </w:rPr>
        <w:t>14.</w:t>
      </w:r>
      <w:r w:rsidRPr="00DF1FE6">
        <w:rPr>
          <w:noProof/>
        </w:rPr>
        <w:tab/>
        <w:t xml:space="preserve">Pawar S, Dell AI, &amp; Savage VM (2012) Dimensionality of consumer search space drives trophic interaction strengths. </w:t>
      </w:r>
      <w:r w:rsidRPr="00DF1FE6">
        <w:rPr>
          <w:i/>
          <w:noProof/>
        </w:rPr>
        <w:t>Nature</w:t>
      </w:r>
      <w:r w:rsidRPr="00DF1FE6">
        <w:rPr>
          <w:noProof/>
        </w:rPr>
        <w:t xml:space="preserve"> 486(7404):485-489.</w:t>
      </w:r>
      <w:bookmarkEnd w:id="473"/>
    </w:p>
    <w:p w14:paraId="767D42AA" w14:textId="77777777" w:rsidR="00DF1FE6" w:rsidRPr="00DF1FE6" w:rsidRDefault="00DF1FE6" w:rsidP="00DF1FE6">
      <w:pPr>
        <w:pStyle w:val="EndNoteBibliography"/>
        <w:ind w:left="720" w:hanging="720"/>
        <w:rPr>
          <w:noProof/>
        </w:rPr>
      </w:pPr>
      <w:bookmarkStart w:id="474" w:name="_ENREF_15"/>
      <w:r w:rsidRPr="00DF1FE6">
        <w:rPr>
          <w:noProof/>
        </w:rPr>
        <w:t>15.</w:t>
      </w:r>
      <w:r w:rsidRPr="00DF1FE6">
        <w:rPr>
          <w:noProof/>
        </w:rPr>
        <w:tab/>
        <w:t>Kane A</w:t>
      </w:r>
      <w:r w:rsidRPr="00DF1FE6">
        <w:rPr>
          <w:i/>
          <w:noProof/>
        </w:rPr>
        <w:t>, et al.</w:t>
      </w:r>
      <w:r w:rsidRPr="00DF1FE6">
        <w:rPr>
          <w:noProof/>
        </w:rPr>
        <w:t xml:space="preserve"> (2016) Body Size as a Driver of Scavenging in Theropod Dinosaurs. </w:t>
      </w:r>
      <w:r w:rsidRPr="00DF1FE6">
        <w:rPr>
          <w:i/>
          <w:noProof/>
        </w:rPr>
        <w:t>The American Naturalist</w:t>
      </w:r>
      <w:r w:rsidRPr="00DF1FE6">
        <w:rPr>
          <w:noProof/>
        </w:rPr>
        <w:t xml:space="preserve"> 187(6):706-716.</w:t>
      </w:r>
      <w:bookmarkEnd w:id="474"/>
    </w:p>
    <w:p w14:paraId="5001D41A" w14:textId="77777777" w:rsidR="00DF1FE6" w:rsidRPr="00DF1FE6" w:rsidRDefault="00DF1FE6" w:rsidP="00DF1FE6">
      <w:pPr>
        <w:pStyle w:val="EndNoteBibliography"/>
        <w:ind w:left="720" w:hanging="720"/>
        <w:rPr>
          <w:noProof/>
        </w:rPr>
      </w:pPr>
      <w:bookmarkStart w:id="475" w:name="_ENREF_16"/>
      <w:r w:rsidRPr="00DF1FE6">
        <w:rPr>
          <w:noProof/>
        </w:rPr>
        <w:lastRenderedPageBreak/>
        <w:t>16.</w:t>
      </w:r>
      <w:r w:rsidRPr="00DF1FE6">
        <w:rPr>
          <w:noProof/>
        </w:rPr>
        <w:tab/>
        <w:t xml:space="preserve">Healy K, McNally L, Ruxton GD, Cooper N, &amp; Jackson AL (2013) Metabolic rate and body size are linked with perception of temporal information. </w:t>
      </w:r>
      <w:r w:rsidRPr="00DF1FE6">
        <w:rPr>
          <w:i/>
          <w:noProof/>
        </w:rPr>
        <w:t>Animal behaviour</w:t>
      </w:r>
      <w:r w:rsidRPr="00DF1FE6">
        <w:rPr>
          <w:noProof/>
        </w:rPr>
        <w:t xml:space="preserve"> 86(4):685-696.</w:t>
      </w:r>
      <w:bookmarkEnd w:id="475"/>
    </w:p>
    <w:p w14:paraId="44498FE1" w14:textId="77777777" w:rsidR="00DF1FE6" w:rsidRPr="00DF1FE6" w:rsidRDefault="00DF1FE6" w:rsidP="00DF1FE6">
      <w:pPr>
        <w:pStyle w:val="EndNoteBibliography"/>
        <w:ind w:left="720" w:hanging="720"/>
        <w:rPr>
          <w:noProof/>
        </w:rPr>
      </w:pPr>
      <w:bookmarkStart w:id="476" w:name="_ENREF_17"/>
      <w:r w:rsidRPr="00DF1FE6">
        <w:rPr>
          <w:noProof/>
        </w:rPr>
        <w:t>17.</w:t>
      </w:r>
      <w:r w:rsidRPr="00DF1FE6">
        <w:rPr>
          <w:noProof/>
        </w:rPr>
        <w:tab/>
        <w:t xml:space="preserve">Kiltie R (2000) Scaling of visual acuity with body size in mammals and birds. </w:t>
      </w:r>
      <w:r w:rsidRPr="00DF1FE6">
        <w:rPr>
          <w:i/>
          <w:noProof/>
        </w:rPr>
        <w:t>Functional Ecology</w:t>
      </w:r>
      <w:r w:rsidRPr="00DF1FE6">
        <w:rPr>
          <w:noProof/>
        </w:rPr>
        <w:t xml:space="preserve"> 14(2):226-234.</w:t>
      </w:r>
      <w:bookmarkEnd w:id="476"/>
    </w:p>
    <w:p w14:paraId="16C182A6" w14:textId="77777777" w:rsidR="00DF1FE6" w:rsidRPr="00DF1FE6" w:rsidRDefault="00DF1FE6" w:rsidP="00DF1FE6">
      <w:pPr>
        <w:pStyle w:val="EndNoteBibliography"/>
        <w:ind w:left="720" w:hanging="720"/>
        <w:rPr>
          <w:noProof/>
        </w:rPr>
      </w:pPr>
      <w:bookmarkStart w:id="477" w:name="_ENREF_18"/>
      <w:r w:rsidRPr="00DF1FE6">
        <w:rPr>
          <w:noProof/>
        </w:rPr>
        <w:t>18.</w:t>
      </w:r>
      <w:r w:rsidRPr="00DF1FE6">
        <w:rPr>
          <w:noProof/>
        </w:rPr>
        <w:tab/>
        <w:t xml:space="preserve">Carbone C, Codron D, Scofield C, Clauss M, &amp; Bielby J (2014) Geometric factors influencing the diet of vertebrate predators in marine and terrestrial environments. </w:t>
      </w:r>
      <w:r w:rsidRPr="00DF1FE6">
        <w:rPr>
          <w:i/>
          <w:noProof/>
        </w:rPr>
        <w:t>Ecology letters</w:t>
      </w:r>
      <w:r w:rsidRPr="00DF1FE6">
        <w:rPr>
          <w:noProof/>
        </w:rPr>
        <w:t xml:space="preserve"> 17(12):1553-1559.</w:t>
      </w:r>
      <w:bookmarkEnd w:id="477"/>
    </w:p>
    <w:p w14:paraId="5012E1AB" w14:textId="77777777" w:rsidR="00DF1FE6" w:rsidRPr="00DF1FE6" w:rsidRDefault="00DF1FE6" w:rsidP="00DF1FE6">
      <w:pPr>
        <w:pStyle w:val="EndNoteBibliography"/>
        <w:ind w:left="720" w:hanging="720"/>
        <w:rPr>
          <w:noProof/>
        </w:rPr>
      </w:pPr>
      <w:bookmarkStart w:id="478" w:name="_ENREF_19"/>
      <w:r w:rsidRPr="00DF1FE6">
        <w:rPr>
          <w:noProof/>
        </w:rPr>
        <w:t>19.</w:t>
      </w:r>
      <w:r w:rsidRPr="00DF1FE6">
        <w:rPr>
          <w:noProof/>
        </w:rPr>
        <w:tab/>
        <w:t xml:space="preserve">Dawkins R &amp; Krebs JR (1979) Arms races between and within species. </w:t>
      </w:r>
      <w:r w:rsidRPr="00DF1FE6">
        <w:rPr>
          <w:i/>
          <w:noProof/>
        </w:rPr>
        <w:t>Proceedings of the Royal Society of London B: Biological Sciences</w:t>
      </w:r>
      <w:r w:rsidRPr="00DF1FE6">
        <w:rPr>
          <w:noProof/>
        </w:rPr>
        <w:t xml:space="preserve"> 205(1161):489-511.</w:t>
      </w:r>
      <w:bookmarkEnd w:id="478"/>
    </w:p>
    <w:p w14:paraId="5FAEE365" w14:textId="77777777" w:rsidR="00DF1FE6" w:rsidRPr="00DF1FE6" w:rsidRDefault="00DF1FE6" w:rsidP="00DF1FE6">
      <w:pPr>
        <w:pStyle w:val="EndNoteBibliography"/>
        <w:ind w:left="720" w:hanging="720"/>
        <w:rPr>
          <w:noProof/>
        </w:rPr>
      </w:pPr>
      <w:bookmarkStart w:id="479" w:name="_ENREF_20"/>
      <w:r w:rsidRPr="00DF1FE6">
        <w:rPr>
          <w:noProof/>
        </w:rPr>
        <w:t>20.</w:t>
      </w:r>
      <w:r w:rsidRPr="00DF1FE6">
        <w:rPr>
          <w:noProof/>
        </w:rPr>
        <w:tab/>
        <w:t xml:space="preserve">Van Valen L (1973) A new evolutionary law. </w:t>
      </w:r>
      <w:r w:rsidRPr="00DF1FE6">
        <w:rPr>
          <w:i/>
          <w:noProof/>
        </w:rPr>
        <w:t>Evolutionary theory</w:t>
      </w:r>
      <w:r w:rsidRPr="00DF1FE6">
        <w:rPr>
          <w:noProof/>
        </w:rPr>
        <w:t xml:space="preserve"> 1:1-30.</w:t>
      </w:r>
      <w:bookmarkEnd w:id="479"/>
    </w:p>
    <w:p w14:paraId="52950C59" w14:textId="77777777" w:rsidR="00DF1FE6" w:rsidRPr="00DF1FE6" w:rsidRDefault="00DF1FE6" w:rsidP="00DF1FE6">
      <w:pPr>
        <w:pStyle w:val="EndNoteBibliography"/>
        <w:ind w:left="720" w:hanging="720"/>
        <w:rPr>
          <w:noProof/>
        </w:rPr>
      </w:pPr>
      <w:bookmarkStart w:id="480" w:name="_ENREF_21"/>
      <w:r w:rsidRPr="00DF1FE6">
        <w:rPr>
          <w:noProof/>
        </w:rPr>
        <w:t>21.</w:t>
      </w:r>
      <w:r w:rsidRPr="00DF1FE6">
        <w:rPr>
          <w:noProof/>
        </w:rPr>
        <w:tab/>
        <w:t xml:space="preserve">Albertson RC, Markert J, Danley P, &amp; Kocher T (1999) Phylogeny of a rapidly evolving clade: the cichlid fishes of Lake Malawi, East Africa. </w:t>
      </w:r>
      <w:r w:rsidRPr="00DF1FE6">
        <w:rPr>
          <w:i/>
          <w:noProof/>
        </w:rPr>
        <w:t>Proceedings of the National Academy of Sciences</w:t>
      </w:r>
      <w:r w:rsidRPr="00DF1FE6">
        <w:rPr>
          <w:noProof/>
        </w:rPr>
        <w:t xml:space="preserve"> 96(9):5107-5110.</w:t>
      </w:r>
      <w:bookmarkEnd w:id="480"/>
    </w:p>
    <w:p w14:paraId="412A1AD3" w14:textId="77777777" w:rsidR="00DF1FE6" w:rsidRPr="00DF1FE6" w:rsidRDefault="00DF1FE6" w:rsidP="00DF1FE6">
      <w:pPr>
        <w:pStyle w:val="EndNoteBibliography"/>
        <w:ind w:left="720" w:hanging="720"/>
        <w:rPr>
          <w:noProof/>
        </w:rPr>
      </w:pPr>
      <w:bookmarkStart w:id="481" w:name="_ENREF_22"/>
      <w:r w:rsidRPr="00DF1FE6">
        <w:rPr>
          <w:noProof/>
        </w:rPr>
        <w:t>22.</w:t>
      </w:r>
      <w:r w:rsidRPr="00DF1FE6">
        <w:rPr>
          <w:noProof/>
        </w:rPr>
        <w:tab/>
        <w:t xml:space="preserve">Li M, Fry B, &amp; Kini RM (2005) Eggs-only diet: its implications for the toxin profile changes and ecology of the marbled sea snake (Aipysurus eydouxii). </w:t>
      </w:r>
      <w:r w:rsidRPr="00DF1FE6">
        <w:rPr>
          <w:i/>
          <w:noProof/>
        </w:rPr>
        <w:t>Journal of Molecular Evolution</w:t>
      </w:r>
      <w:r w:rsidRPr="00DF1FE6">
        <w:rPr>
          <w:noProof/>
        </w:rPr>
        <w:t xml:space="preserve"> 60(1):81-89.</w:t>
      </w:r>
      <w:bookmarkEnd w:id="481"/>
    </w:p>
    <w:p w14:paraId="3A2C6BE0" w14:textId="77777777" w:rsidR="00DF1FE6" w:rsidRPr="00DF1FE6" w:rsidRDefault="00DF1FE6" w:rsidP="00DF1FE6">
      <w:pPr>
        <w:pStyle w:val="EndNoteBibliography"/>
        <w:ind w:left="720" w:hanging="720"/>
        <w:rPr>
          <w:noProof/>
        </w:rPr>
      </w:pPr>
      <w:bookmarkStart w:id="482" w:name="_ENREF_23"/>
      <w:r w:rsidRPr="00DF1FE6">
        <w:rPr>
          <w:noProof/>
        </w:rPr>
        <w:t>23.</w:t>
      </w:r>
      <w:r w:rsidRPr="00DF1FE6">
        <w:rPr>
          <w:noProof/>
        </w:rPr>
        <w:tab/>
        <w:t xml:space="preserve">Daltry JC, Wuester W, &amp; Thorpe RS (1996) Diet and snake venom evolution. </w:t>
      </w:r>
      <w:r w:rsidRPr="00DF1FE6">
        <w:rPr>
          <w:i/>
          <w:noProof/>
        </w:rPr>
        <w:t>Nature</w:t>
      </w:r>
      <w:r w:rsidRPr="00DF1FE6">
        <w:rPr>
          <w:noProof/>
        </w:rPr>
        <w:t xml:space="preserve"> 379(6565):537-540.</w:t>
      </w:r>
      <w:bookmarkEnd w:id="482"/>
    </w:p>
    <w:p w14:paraId="286DB2DF" w14:textId="77777777" w:rsidR="00DF1FE6" w:rsidRPr="00DF1FE6" w:rsidRDefault="00DF1FE6" w:rsidP="00DF1FE6">
      <w:pPr>
        <w:pStyle w:val="EndNoteBibliography"/>
        <w:ind w:left="720" w:hanging="720"/>
        <w:rPr>
          <w:noProof/>
        </w:rPr>
      </w:pPr>
      <w:bookmarkStart w:id="483" w:name="_ENREF_24"/>
      <w:r w:rsidRPr="00DF1FE6">
        <w:rPr>
          <w:noProof/>
        </w:rPr>
        <w:t>24.</w:t>
      </w:r>
      <w:r w:rsidRPr="00DF1FE6">
        <w:rPr>
          <w:noProof/>
        </w:rPr>
        <w:tab/>
        <w:t xml:space="preserve">da Silva NJ &amp; Aird SD (2001) Prey specificity, comparative lethality and compositional differences of coral snake venoms. </w:t>
      </w:r>
      <w:r w:rsidRPr="00DF1FE6">
        <w:rPr>
          <w:i/>
          <w:noProof/>
        </w:rPr>
        <w:t>Comparative Biochemistry and Physiology Part C: Toxicology &amp; Pharmacology</w:t>
      </w:r>
      <w:r w:rsidRPr="00DF1FE6">
        <w:rPr>
          <w:noProof/>
        </w:rPr>
        <w:t xml:space="preserve"> 128(3):425-456.</w:t>
      </w:r>
      <w:bookmarkEnd w:id="483"/>
    </w:p>
    <w:p w14:paraId="78B7480C" w14:textId="77777777" w:rsidR="00DF1FE6" w:rsidRPr="00DF1FE6" w:rsidRDefault="00DF1FE6" w:rsidP="00DF1FE6">
      <w:pPr>
        <w:pStyle w:val="EndNoteBibliography"/>
        <w:ind w:left="720" w:hanging="720"/>
        <w:rPr>
          <w:noProof/>
        </w:rPr>
      </w:pPr>
      <w:bookmarkStart w:id="484" w:name="_ENREF_25"/>
      <w:r w:rsidRPr="00DF1FE6">
        <w:rPr>
          <w:noProof/>
        </w:rPr>
        <w:t>25.</w:t>
      </w:r>
      <w:r w:rsidRPr="00DF1FE6">
        <w:rPr>
          <w:noProof/>
        </w:rPr>
        <w:tab/>
        <w:t xml:space="preserve">Barlow A, Pook CE, Harrison RA, &amp; Wüster W (2009) Coevolution of diet and prey-specific venom activity supports the role of selection in snake venom evolution. </w:t>
      </w:r>
      <w:r w:rsidRPr="00DF1FE6">
        <w:rPr>
          <w:i/>
          <w:noProof/>
        </w:rPr>
        <w:t>Proceedings of the Royal Society of London B: Biological Sciences</w:t>
      </w:r>
      <w:r w:rsidRPr="00DF1FE6">
        <w:rPr>
          <w:noProof/>
        </w:rPr>
        <w:t xml:space="preserve"> 276(1666):2443-2449.</w:t>
      </w:r>
      <w:bookmarkEnd w:id="484"/>
    </w:p>
    <w:p w14:paraId="274EACD8" w14:textId="77777777" w:rsidR="00DF1FE6" w:rsidRPr="00DF1FE6" w:rsidRDefault="00DF1FE6" w:rsidP="00DF1FE6">
      <w:pPr>
        <w:pStyle w:val="EndNoteBibliography"/>
        <w:ind w:left="720" w:hanging="720"/>
        <w:rPr>
          <w:noProof/>
        </w:rPr>
      </w:pPr>
      <w:bookmarkStart w:id="485" w:name="_ENREF_26"/>
      <w:r w:rsidRPr="00DF1FE6">
        <w:rPr>
          <w:noProof/>
        </w:rPr>
        <w:t>26.</w:t>
      </w:r>
      <w:r w:rsidRPr="00DF1FE6">
        <w:rPr>
          <w:noProof/>
        </w:rPr>
        <w:tab/>
        <w:t xml:space="preserve">Richards D, Barlow A, &amp; Wüster W (2012) Venom lethality and diet: differential responses of natural prey and model organisms to the venom of the saw-scaled vipers (Echis). </w:t>
      </w:r>
      <w:r w:rsidRPr="00DF1FE6">
        <w:rPr>
          <w:i/>
          <w:noProof/>
        </w:rPr>
        <w:t>Toxicon</w:t>
      </w:r>
      <w:r w:rsidRPr="00DF1FE6">
        <w:rPr>
          <w:noProof/>
        </w:rPr>
        <w:t xml:space="preserve"> 59(1):110-116.</w:t>
      </w:r>
      <w:bookmarkEnd w:id="485"/>
    </w:p>
    <w:p w14:paraId="731634B8" w14:textId="77777777" w:rsidR="00DF1FE6" w:rsidRPr="00DF1FE6" w:rsidRDefault="00DF1FE6" w:rsidP="00DF1FE6">
      <w:pPr>
        <w:pStyle w:val="EndNoteBibliography"/>
        <w:ind w:left="720" w:hanging="720"/>
        <w:rPr>
          <w:noProof/>
        </w:rPr>
      </w:pPr>
      <w:bookmarkStart w:id="486" w:name="_ENREF_27"/>
      <w:r w:rsidRPr="00DF1FE6">
        <w:rPr>
          <w:noProof/>
        </w:rPr>
        <w:t>27.</w:t>
      </w:r>
      <w:r w:rsidRPr="00DF1FE6">
        <w:rPr>
          <w:noProof/>
        </w:rPr>
        <w:tab/>
        <w:t xml:space="preserve">Starkov VG, Osipov AV, &amp; Utkin YN (2007) Toxicity of venoms from vipers of Pelias group to crickets Gryllus assimilis and its relation to snake entomophagy. </w:t>
      </w:r>
      <w:r w:rsidRPr="00DF1FE6">
        <w:rPr>
          <w:i/>
          <w:noProof/>
        </w:rPr>
        <w:t>Toxicon</w:t>
      </w:r>
      <w:r w:rsidRPr="00DF1FE6">
        <w:rPr>
          <w:noProof/>
        </w:rPr>
        <w:t xml:space="preserve"> 49(7):995-1001.</w:t>
      </w:r>
      <w:bookmarkEnd w:id="486"/>
    </w:p>
    <w:p w14:paraId="1968B0F1" w14:textId="77777777" w:rsidR="00DF1FE6" w:rsidRPr="00DF1FE6" w:rsidRDefault="00DF1FE6" w:rsidP="00DF1FE6">
      <w:pPr>
        <w:pStyle w:val="EndNoteBibliography"/>
        <w:ind w:left="720" w:hanging="720"/>
        <w:rPr>
          <w:noProof/>
        </w:rPr>
      </w:pPr>
      <w:bookmarkStart w:id="487" w:name="_ENREF_28"/>
      <w:r w:rsidRPr="00DF1FE6">
        <w:rPr>
          <w:noProof/>
        </w:rPr>
        <w:t>28.</w:t>
      </w:r>
      <w:r w:rsidRPr="00DF1FE6">
        <w:rPr>
          <w:noProof/>
        </w:rPr>
        <w:tab/>
        <w:t xml:space="preserve">Williams V, White J, Schwaner T, &amp; Sparrow A (1988) Variation in venom proteins from isolated populations of tiger snakes (Notechis ater niger, N. scutatus) in South Australia. </w:t>
      </w:r>
      <w:r w:rsidRPr="00DF1FE6">
        <w:rPr>
          <w:i/>
          <w:noProof/>
        </w:rPr>
        <w:t>Toxicon</w:t>
      </w:r>
      <w:r w:rsidRPr="00DF1FE6">
        <w:rPr>
          <w:noProof/>
        </w:rPr>
        <w:t xml:space="preserve"> 26(11):1067-1075.</w:t>
      </w:r>
      <w:bookmarkEnd w:id="487"/>
    </w:p>
    <w:p w14:paraId="48A6703F" w14:textId="77777777" w:rsidR="00DF1FE6" w:rsidRPr="00DF1FE6" w:rsidRDefault="00DF1FE6" w:rsidP="00DF1FE6">
      <w:pPr>
        <w:pStyle w:val="EndNoteBibliography"/>
        <w:ind w:left="720" w:hanging="720"/>
        <w:rPr>
          <w:noProof/>
        </w:rPr>
      </w:pPr>
      <w:bookmarkStart w:id="488" w:name="_ENREF_29"/>
      <w:r w:rsidRPr="00DF1FE6">
        <w:rPr>
          <w:noProof/>
        </w:rPr>
        <w:t>29.</w:t>
      </w:r>
      <w:r w:rsidRPr="00DF1FE6">
        <w:rPr>
          <w:noProof/>
        </w:rPr>
        <w:tab/>
        <w:t xml:space="preserve">Voss RS (2013) Opossums (Mammalia: Didelphidae) in the diets of Neotropical pitvipers (Serpentes: Crotalinae): Evidence for alternative coevolutionary outcomes? </w:t>
      </w:r>
      <w:r w:rsidRPr="00DF1FE6">
        <w:rPr>
          <w:i/>
          <w:noProof/>
        </w:rPr>
        <w:t>Toxicon</w:t>
      </w:r>
      <w:r w:rsidRPr="00DF1FE6">
        <w:rPr>
          <w:noProof/>
        </w:rPr>
        <w:t xml:space="preserve"> 66:1-6.</w:t>
      </w:r>
      <w:bookmarkEnd w:id="488"/>
    </w:p>
    <w:p w14:paraId="3E02D314" w14:textId="77777777" w:rsidR="00DF1FE6" w:rsidRPr="00DF1FE6" w:rsidRDefault="00DF1FE6" w:rsidP="00DF1FE6">
      <w:pPr>
        <w:pStyle w:val="EndNoteBibliography"/>
        <w:ind w:left="720" w:hanging="720"/>
        <w:rPr>
          <w:noProof/>
        </w:rPr>
      </w:pPr>
      <w:bookmarkStart w:id="489" w:name="_ENREF_30"/>
      <w:r w:rsidRPr="00DF1FE6">
        <w:rPr>
          <w:noProof/>
        </w:rPr>
        <w:t>30.</w:t>
      </w:r>
      <w:r w:rsidRPr="00DF1FE6">
        <w:rPr>
          <w:noProof/>
        </w:rPr>
        <w:tab/>
        <w:t xml:space="preserve">Heatwole H &amp; Poran NS (1995) Resistances of sympatric and allopatric eels to sea snake venoms. </w:t>
      </w:r>
      <w:r w:rsidRPr="00DF1FE6">
        <w:rPr>
          <w:i/>
          <w:noProof/>
        </w:rPr>
        <w:t>Copeia</w:t>
      </w:r>
      <w:r w:rsidRPr="00DF1FE6">
        <w:rPr>
          <w:noProof/>
        </w:rPr>
        <w:t>:136-147.</w:t>
      </w:r>
      <w:bookmarkEnd w:id="489"/>
    </w:p>
    <w:p w14:paraId="32B6FFAD" w14:textId="77777777" w:rsidR="00DF1FE6" w:rsidRPr="00DF1FE6" w:rsidRDefault="00DF1FE6" w:rsidP="00DF1FE6">
      <w:pPr>
        <w:pStyle w:val="EndNoteBibliography"/>
        <w:ind w:left="720" w:hanging="720"/>
        <w:rPr>
          <w:noProof/>
        </w:rPr>
      </w:pPr>
      <w:bookmarkStart w:id="490" w:name="_ENREF_31"/>
      <w:r w:rsidRPr="00DF1FE6">
        <w:rPr>
          <w:noProof/>
        </w:rPr>
        <w:t>31.</w:t>
      </w:r>
      <w:r w:rsidRPr="00DF1FE6">
        <w:rPr>
          <w:noProof/>
        </w:rPr>
        <w:tab/>
        <w:t xml:space="preserve">Biardi JE &amp; Coss RG (2011) Rock squirrel (Spermophilus variegatus) blood sera affects proteolytic and hemolytic activities of rattlesnake venoms. </w:t>
      </w:r>
      <w:r w:rsidRPr="00DF1FE6">
        <w:rPr>
          <w:i/>
          <w:noProof/>
        </w:rPr>
        <w:t>Toxicon</w:t>
      </w:r>
      <w:r w:rsidRPr="00DF1FE6">
        <w:rPr>
          <w:noProof/>
        </w:rPr>
        <w:t xml:space="preserve"> 57(2):323-331.</w:t>
      </w:r>
      <w:bookmarkEnd w:id="490"/>
    </w:p>
    <w:p w14:paraId="50A7940D" w14:textId="77777777" w:rsidR="00DF1FE6" w:rsidRPr="00DF1FE6" w:rsidRDefault="00DF1FE6" w:rsidP="00DF1FE6">
      <w:pPr>
        <w:pStyle w:val="EndNoteBibliography"/>
        <w:ind w:left="720" w:hanging="720"/>
        <w:rPr>
          <w:noProof/>
        </w:rPr>
      </w:pPr>
      <w:bookmarkStart w:id="491" w:name="_ENREF_32"/>
      <w:r w:rsidRPr="00DF1FE6">
        <w:rPr>
          <w:noProof/>
        </w:rPr>
        <w:t>32.</w:t>
      </w:r>
      <w:r w:rsidRPr="00DF1FE6">
        <w:rPr>
          <w:noProof/>
        </w:rPr>
        <w:tab/>
        <w:t xml:space="preserve">Poran NS, Coss RG, &amp; Benjamini E (1987) Resistance of California ground squirrels (Spermophilus beecheyi) to the venom of the northern Pacific rattlesnake (Crotalus viridis oreganus): a study of adaptive variation. </w:t>
      </w:r>
      <w:r w:rsidRPr="00DF1FE6">
        <w:rPr>
          <w:i/>
          <w:noProof/>
        </w:rPr>
        <w:t>Toxicon</w:t>
      </w:r>
      <w:r w:rsidRPr="00DF1FE6">
        <w:rPr>
          <w:noProof/>
        </w:rPr>
        <w:t xml:space="preserve"> 25(7):767-777.</w:t>
      </w:r>
      <w:bookmarkEnd w:id="491"/>
    </w:p>
    <w:p w14:paraId="1AC408ED" w14:textId="77777777" w:rsidR="00DF1FE6" w:rsidRPr="00DF1FE6" w:rsidRDefault="00DF1FE6" w:rsidP="00DF1FE6">
      <w:pPr>
        <w:pStyle w:val="EndNoteBibliography"/>
        <w:ind w:left="720" w:hanging="720"/>
        <w:rPr>
          <w:noProof/>
        </w:rPr>
      </w:pPr>
      <w:bookmarkStart w:id="492" w:name="_ENREF_33"/>
      <w:r w:rsidRPr="00DF1FE6">
        <w:rPr>
          <w:noProof/>
        </w:rPr>
        <w:t>33.</w:t>
      </w:r>
      <w:r w:rsidRPr="00DF1FE6">
        <w:rPr>
          <w:noProof/>
        </w:rPr>
        <w:tab/>
        <w:t xml:space="preserve">McCue MD &amp; Mason R (2006) Cost of producing venom in three North American pitviper species. </w:t>
      </w:r>
      <w:r w:rsidRPr="00DF1FE6">
        <w:rPr>
          <w:i/>
          <w:noProof/>
        </w:rPr>
        <w:t>Copeia</w:t>
      </w:r>
      <w:r w:rsidRPr="00DF1FE6">
        <w:rPr>
          <w:noProof/>
        </w:rPr>
        <w:t xml:space="preserve"> 2006(4):818-825.</w:t>
      </w:r>
      <w:bookmarkEnd w:id="492"/>
    </w:p>
    <w:p w14:paraId="77003C9A" w14:textId="77777777" w:rsidR="00DF1FE6" w:rsidRPr="00DF1FE6" w:rsidRDefault="00DF1FE6" w:rsidP="00DF1FE6">
      <w:pPr>
        <w:pStyle w:val="EndNoteBibliography"/>
        <w:ind w:left="720" w:hanging="720"/>
        <w:rPr>
          <w:noProof/>
        </w:rPr>
      </w:pPr>
      <w:bookmarkStart w:id="493" w:name="_ENREF_34"/>
      <w:r w:rsidRPr="00DF1FE6">
        <w:rPr>
          <w:noProof/>
        </w:rPr>
        <w:lastRenderedPageBreak/>
        <w:t>34.</w:t>
      </w:r>
      <w:r w:rsidRPr="00DF1FE6">
        <w:rPr>
          <w:noProof/>
        </w:rPr>
        <w:tab/>
        <w:t xml:space="preserve">Pintor AF, Krockenberger AK, &amp; Seymour JE (2010) Costs of venom production in the common death adder (Acanthophis antarcticus). </w:t>
      </w:r>
      <w:r w:rsidRPr="00DF1FE6">
        <w:rPr>
          <w:i/>
          <w:noProof/>
        </w:rPr>
        <w:t>Toxicon</w:t>
      </w:r>
      <w:r w:rsidRPr="00DF1FE6">
        <w:rPr>
          <w:noProof/>
        </w:rPr>
        <w:t xml:space="preserve"> 56(6):1035-1042.</w:t>
      </w:r>
      <w:bookmarkEnd w:id="493"/>
    </w:p>
    <w:p w14:paraId="2E0702A8" w14:textId="77777777" w:rsidR="00DF1FE6" w:rsidRPr="00DF1FE6" w:rsidRDefault="00DF1FE6" w:rsidP="00DF1FE6">
      <w:pPr>
        <w:pStyle w:val="EndNoteBibliography"/>
        <w:ind w:left="720" w:hanging="720"/>
        <w:rPr>
          <w:noProof/>
        </w:rPr>
      </w:pPr>
      <w:bookmarkStart w:id="494" w:name="_ENREF_35"/>
      <w:r w:rsidRPr="00DF1FE6">
        <w:rPr>
          <w:noProof/>
        </w:rPr>
        <w:t>35.</w:t>
      </w:r>
      <w:r w:rsidRPr="00DF1FE6">
        <w:rPr>
          <w:noProof/>
        </w:rPr>
        <w:tab/>
        <w:t xml:space="preserve">Hayes WK (1995) Venom metering by juvenile prairie rattlesnakes, Crotalus v. viridis: effects of prey size and experience. </w:t>
      </w:r>
      <w:r w:rsidRPr="00DF1FE6">
        <w:rPr>
          <w:i/>
          <w:noProof/>
        </w:rPr>
        <w:t>Animal Behaviour</w:t>
      </w:r>
      <w:r w:rsidRPr="00DF1FE6">
        <w:rPr>
          <w:noProof/>
        </w:rPr>
        <w:t xml:space="preserve"> 50(1):33-40.</w:t>
      </w:r>
      <w:bookmarkEnd w:id="494"/>
    </w:p>
    <w:p w14:paraId="685359E9" w14:textId="77777777" w:rsidR="00DF1FE6" w:rsidRPr="00DF1FE6" w:rsidRDefault="00DF1FE6" w:rsidP="00DF1FE6">
      <w:pPr>
        <w:pStyle w:val="EndNoteBibliography"/>
        <w:ind w:left="720" w:hanging="720"/>
        <w:rPr>
          <w:noProof/>
        </w:rPr>
      </w:pPr>
      <w:bookmarkStart w:id="495" w:name="_ENREF_36"/>
      <w:r w:rsidRPr="00DF1FE6">
        <w:rPr>
          <w:noProof/>
        </w:rPr>
        <w:t>36.</w:t>
      </w:r>
      <w:r w:rsidRPr="00DF1FE6">
        <w:rPr>
          <w:noProof/>
        </w:rPr>
        <w:tab/>
        <w:t xml:space="preserve">Hayes WK, Herbert SS, Rehling GC, &amp; Gennaro JF (2002) Factors that influence venom expenditure in viperids and other snake species during predatory and defensive contexts. </w:t>
      </w:r>
      <w:r w:rsidRPr="00DF1FE6">
        <w:rPr>
          <w:i/>
          <w:noProof/>
        </w:rPr>
        <w:t>Biology of the Vipers</w:t>
      </w:r>
      <w:r w:rsidRPr="00DF1FE6">
        <w:rPr>
          <w:noProof/>
        </w:rPr>
        <w:t>:207-233.</w:t>
      </w:r>
      <w:bookmarkEnd w:id="495"/>
    </w:p>
    <w:p w14:paraId="0E7A5C5E" w14:textId="77777777" w:rsidR="00DF1FE6" w:rsidRPr="00DF1FE6" w:rsidRDefault="00DF1FE6" w:rsidP="00DF1FE6">
      <w:pPr>
        <w:pStyle w:val="EndNoteBibliography"/>
        <w:ind w:left="720" w:hanging="720"/>
        <w:rPr>
          <w:noProof/>
        </w:rPr>
      </w:pPr>
      <w:bookmarkStart w:id="496" w:name="_ENREF_37"/>
      <w:r w:rsidRPr="00DF1FE6">
        <w:rPr>
          <w:noProof/>
        </w:rPr>
        <w:t>37.</w:t>
      </w:r>
      <w:r w:rsidRPr="00DF1FE6">
        <w:rPr>
          <w:noProof/>
        </w:rPr>
        <w:tab/>
        <w:t xml:space="preserve">Chippaux J-P, Williams V, &amp; White J (1991) Snake venom variability: methods of study, results and interpretation. </w:t>
      </w:r>
      <w:r w:rsidRPr="00DF1FE6">
        <w:rPr>
          <w:i/>
          <w:noProof/>
        </w:rPr>
        <w:t>Toxicon</w:t>
      </w:r>
      <w:r w:rsidRPr="00DF1FE6">
        <w:rPr>
          <w:noProof/>
        </w:rPr>
        <w:t xml:space="preserve"> 29(11):1279-1303.</w:t>
      </w:r>
      <w:bookmarkEnd w:id="496"/>
    </w:p>
    <w:p w14:paraId="45DC4AFC" w14:textId="77777777" w:rsidR="00DF1FE6" w:rsidRPr="00DF1FE6" w:rsidRDefault="00DF1FE6" w:rsidP="00DF1FE6">
      <w:pPr>
        <w:pStyle w:val="EndNoteBibliography"/>
        <w:ind w:left="720" w:hanging="720"/>
        <w:rPr>
          <w:noProof/>
        </w:rPr>
      </w:pPr>
      <w:bookmarkStart w:id="497" w:name="_ENREF_38"/>
      <w:r w:rsidRPr="00DF1FE6">
        <w:rPr>
          <w:noProof/>
        </w:rPr>
        <w:t>38.</w:t>
      </w:r>
      <w:r w:rsidRPr="00DF1FE6">
        <w:rPr>
          <w:noProof/>
        </w:rPr>
        <w:tab/>
        <w:t xml:space="preserve">Nestorov I (2003) Whole body pharmacokinetic models. </w:t>
      </w:r>
      <w:r w:rsidRPr="00DF1FE6">
        <w:rPr>
          <w:i/>
          <w:noProof/>
        </w:rPr>
        <w:t>Clinical pharmacokinetics</w:t>
      </w:r>
      <w:r w:rsidRPr="00DF1FE6">
        <w:rPr>
          <w:noProof/>
        </w:rPr>
        <w:t xml:space="preserve"> 42(10):883-908.</w:t>
      </w:r>
      <w:bookmarkEnd w:id="497"/>
    </w:p>
    <w:p w14:paraId="33F53D7D" w14:textId="77777777" w:rsidR="00DF1FE6" w:rsidRPr="00DF1FE6" w:rsidRDefault="00DF1FE6" w:rsidP="00DF1FE6">
      <w:pPr>
        <w:pStyle w:val="EndNoteBibliography"/>
        <w:ind w:left="720" w:hanging="720"/>
        <w:rPr>
          <w:noProof/>
        </w:rPr>
      </w:pPr>
      <w:bookmarkStart w:id="498" w:name="_ENREF_39"/>
      <w:r w:rsidRPr="00DF1FE6">
        <w:rPr>
          <w:noProof/>
        </w:rPr>
        <w:t>39.</w:t>
      </w:r>
      <w:r w:rsidRPr="00DF1FE6">
        <w:rPr>
          <w:noProof/>
        </w:rPr>
        <w:tab/>
        <w:t xml:space="preserve">Isaac NJ &amp; Carbone C (2010) Why are metabolic scaling exponents so controversial? Quantifying variance and testing hypotheses. </w:t>
      </w:r>
      <w:r w:rsidRPr="00DF1FE6">
        <w:rPr>
          <w:i/>
          <w:noProof/>
        </w:rPr>
        <w:t>Ecology Letters</w:t>
      </w:r>
      <w:r w:rsidRPr="00DF1FE6">
        <w:rPr>
          <w:noProof/>
        </w:rPr>
        <w:t xml:space="preserve"> 13(6):728-735.</w:t>
      </w:r>
      <w:bookmarkEnd w:id="498"/>
    </w:p>
    <w:p w14:paraId="36CA6875" w14:textId="77777777" w:rsidR="00DF1FE6" w:rsidRPr="00DF1FE6" w:rsidRDefault="00DF1FE6" w:rsidP="00DF1FE6">
      <w:pPr>
        <w:pStyle w:val="EndNoteBibliography"/>
        <w:ind w:left="720" w:hanging="720"/>
        <w:rPr>
          <w:noProof/>
        </w:rPr>
      </w:pPr>
      <w:bookmarkStart w:id="499" w:name="_ENREF_40"/>
      <w:r w:rsidRPr="00DF1FE6">
        <w:rPr>
          <w:noProof/>
        </w:rPr>
        <w:t>40.</w:t>
      </w:r>
      <w:r w:rsidRPr="00DF1FE6">
        <w:rPr>
          <w:noProof/>
        </w:rPr>
        <w:tab/>
        <w:t xml:space="preserve">Kodric-Brown A, Sibly RM, &amp; Brown JH (2006) The allometry of ornaments and weapons. </w:t>
      </w:r>
      <w:r w:rsidRPr="00DF1FE6">
        <w:rPr>
          <w:i/>
          <w:noProof/>
        </w:rPr>
        <w:t>Proceedings of the National Academy of Sciences</w:t>
      </w:r>
      <w:r w:rsidRPr="00DF1FE6">
        <w:rPr>
          <w:noProof/>
        </w:rPr>
        <w:t xml:space="preserve"> 103(23):8733-8738.</w:t>
      </w:r>
      <w:bookmarkEnd w:id="499"/>
    </w:p>
    <w:p w14:paraId="7F52C975" w14:textId="77777777" w:rsidR="00DF1FE6" w:rsidRPr="00DF1FE6" w:rsidRDefault="00DF1FE6" w:rsidP="00DF1FE6">
      <w:pPr>
        <w:pStyle w:val="EndNoteBibliography"/>
        <w:ind w:left="720" w:hanging="720"/>
        <w:rPr>
          <w:noProof/>
        </w:rPr>
      </w:pPr>
      <w:bookmarkStart w:id="500" w:name="_ENREF_41"/>
      <w:r w:rsidRPr="00DF1FE6">
        <w:rPr>
          <w:noProof/>
        </w:rPr>
        <w:t>41.</w:t>
      </w:r>
      <w:r w:rsidRPr="00DF1FE6">
        <w:rPr>
          <w:noProof/>
        </w:rPr>
        <w:tab/>
        <w:t xml:space="preserve">Bergmann PJ &amp; Berk CP (2012) The evolution of positive allometry of weaponry in horned lizards (Phrynosoma). </w:t>
      </w:r>
      <w:r w:rsidRPr="00DF1FE6">
        <w:rPr>
          <w:i/>
          <w:noProof/>
        </w:rPr>
        <w:t>Evolutionary Biology</w:t>
      </w:r>
      <w:r w:rsidRPr="00DF1FE6">
        <w:rPr>
          <w:noProof/>
        </w:rPr>
        <w:t xml:space="preserve"> 39(3):311-323.</w:t>
      </w:r>
      <w:bookmarkEnd w:id="500"/>
    </w:p>
    <w:p w14:paraId="08C06281" w14:textId="77777777" w:rsidR="00DF1FE6" w:rsidRPr="00DF1FE6" w:rsidRDefault="00DF1FE6" w:rsidP="00DF1FE6">
      <w:pPr>
        <w:pStyle w:val="EndNoteBibliography"/>
        <w:ind w:left="720" w:hanging="720"/>
        <w:rPr>
          <w:noProof/>
        </w:rPr>
      </w:pPr>
      <w:bookmarkStart w:id="501" w:name="_ENREF_42"/>
      <w:r w:rsidRPr="00DF1FE6">
        <w:rPr>
          <w:noProof/>
        </w:rPr>
        <w:t>42.</w:t>
      </w:r>
      <w:r w:rsidRPr="00DF1FE6">
        <w:rPr>
          <w:noProof/>
        </w:rPr>
        <w:tab/>
        <w:t>Arbuckle K (2015) Evolutionary Context of Venom in Animals.</w:t>
      </w:r>
      <w:bookmarkEnd w:id="501"/>
    </w:p>
    <w:p w14:paraId="7BFFCF9B" w14:textId="77777777" w:rsidR="00DF1FE6" w:rsidRPr="00DF1FE6" w:rsidRDefault="00DF1FE6" w:rsidP="00DF1FE6">
      <w:pPr>
        <w:pStyle w:val="EndNoteBibliography"/>
        <w:ind w:left="720" w:hanging="720"/>
        <w:rPr>
          <w:noProof/>
        </w:rPr>
      </w:pPr>
      <w:bookmarkStart w:id="502" w:name="_ENREF_43"/>
      <w:r w:rsidRPr="00DF1FE6">
        <w:rPr>
          <w:noProof/>
        </w:rPr>
        <w:t>43.</w:t>
      </w:r>
      <w:r w:rsidRPr="00DF1FE6">
        <w:rPr>
          <w:noProof/>
        </w:rPr>
        <w:tab/>
        <w:t xml:space="preserve">Heithaus MR, Wirsing AJ, Burkholder D, Thomson J, &amp; Dill LM (2009) Towards a predictive framework for predator risk effects: the interaction of landscape features and prey escape tactics. </w:t>
      </w:r>
      <w:r w:rsidRPr="00DF1FE6">
        <w:rPr>
          <w:i/>
          <w:noProof/>
        </w:rPr>
        <w:t>Journal of Animal Ecology</w:t>
      </w:r>
      <w:r w:rsidRPr="00DF1FE6">
        <w:rPr>
          <w:noProof/>
        </w:rPr>
        <w:t xml:space="preserve"> 78(3):556-562.</w:t>
      </w:r>
      <w:bookmarkEnd w:id="502"/>
    </w:p>
    <w:p w14:paraId="5CA211A8" w14:textId="77777777" w:rsidR="00DF1FE6" w:rsidRPr="00DF1FE6" w:rsidRDefault="00DF1FE6" w:rsidP="00DF1FE6">
      <w:pPr>
        <w:pStyle w:val="EndNoteBibliography"/>
        <w:ind w:left="720" w:hanging="720"/>
        <w:rPr>
          <w:noProof/>
        </w:rPr>
      </w:pPr>
      <w:bookmarkStart w:id="503" w:name="_ENREF_44"/>
      <w:r w:rsidRPr="00DF1FE6">
        <w:rPr>
          <w:noProof/>
        </w:rPr>
        <w:t>44.</w:t>
      </w:r>
      <w:r w:rsidRPr="00DF1FE6">
        <w:rPr>
          <w:noProof/>
        </w:rPr>
        <w:tab/>
        <w:t xml:space="preserve">Møller A (2010) Up, up, and away: relative importance of horizontal and vertical escape from predators for survival and senescence. </w:t>
      </w:r>
      <w:r w:rsidRPr="00DF1FE6">
        <w:rPr>
          <w:i/>
          <w:noProof/>
        </w:rPr>
        <w:t>Journal of evolutionary biology</w:t>
      </w:r>
      <w:r w:rsidRPr="00DF1FE6">
        <w:rPr>
          <w:noProof/>
        </w:rPr>
        <w:t xml:space="preserve"> 23(8):1689-1698.</w:t>
      </w:r>
      <w:bookmarkEnd w:id="503"/>
    </w:p>
    <w:p w14:paraId="7E812B09" w14:textId="77777777" w:rsidR="00DF1FE6" w:rsidRPr="00DF1FE6" w:rsidRDefault="00DF1FE6" w:rsidP="00DF1FE6">
      <w:pPr>
        <w:pStyle w:val="EndNoteBibliography"/>
        <w:ind w:left="720" w:hanging="720"/>
        <w:rPr>
          <w:noProof/>
        </w:rPr>
      </w:pPr>
      <w:bookmarkStart w:id="504" w:name="_ENREF_45"/>
      <w:r w:rsidRPr="00DF1FE6">
        <w:rPr>
          <w:noProof/>
        </w:rPr>
        <w:t>45.</w:t>
      </w:r>
      <w:r w:rsidRPr="00DF1FE6">
        <w:rPr>
          <w:noProof/>
        </w:rPr>
        <w:tab/>
        <w:t xml:space="preserve">Hossie T, Hassall C, Knee W, &amp; Sherratt T (2013) Species with a chemical defence, but not chemical offence, live longer. </w:t>
      </w:r>
      <w:r w:rsidRPr="00DF1FE6">
        <w:rPr>
          <w:i/>
          <w:noProof/>
        </w:rPr>
        <w:t>Journal of evolutionary biology</w:t>
      </w:r>
      <w:r w:rsidRPr="00DF1FE6">
        <w:rPr>
          <w:noProof/>
        </w:rPr>
        <w:t xml:space="preserve"> 26(7):1598-1602.</w:t>
      </w:r>
      <w:bookmarkEnd w:id="504"/>
    </w:p>
    <w:p w14:paraId="56B4E01E" w14:textId="77777777" w:rsidR="00DF1FE6" w:rsidRPr="00DF1FE6" w:rsidRDefault="00DF1FE6" w:rsidP="00DF1FE6">
      <w:pPr>
        <w:pStyle w:val="EndNoteBibliography"/>
        <w:ind w:left="720" w:hanging="720"/>
        <w:rPr>
          <w:noProof/>
        </w:rPr>
      </w:pPr>
      <w:bookmarkStart w:id="505" w:name="_ENREF_46"/>
      <w:r w:rsidRPr="00DF1FE6">
        <w:rPr>
          <w:noProof/>
        </w:rPr>
        <w:t>46.</w:t>
      </w:r>
      <w:r w:rsidRPr="00DF1FE6">
        <w:rPr>
          <w:noProof/>
        </w:rPr>
        <w:tab/>
        <w:t xml:space="preserve">Brown JH, Gillooly JF, Allen AP, Savage VM, &amp; West GB (2004) Toward a metabolic theory of ecology. </w:t>
      </w:r>
      <w:r w:rsidRPr="00DF1FE6">
        <w:rPr>
          <w:i/>
          <w:noProof/>
        </w:rPr>
        <w:t>Ecology</w:t>
      </w:r>
      <w:r w:rsidRPr="00DF1FE6">
        <w:rPr>
          <w:noProof/>
        </w:rPr>
        <w:t xml:space="preserve"> 85(7):1771-1789.</w:t>
      </w:r>
      <w:bookmarkEnd w:id="505"/>
    </w:p>
    <w:p w14:paraId="41BEB866" w14:textId="77777777" w:rsidR="00DF1FE6" w:rsidRPr="00DF1FE6" w:rsidRDefault="00DF1FE6" w:rsidP="00DF1FE6">
      <w:pPr>
        <w:pStyle w:val="EndNoteBibliography"/>
        <w:ind w:left="720" w:hanging="720"/>
        <w:rPr>
          <w:noProof/>
        </w:rPr>
      </w:pPr>
      <w:bookmarkStart w:id="506" w:name="_ENREF_47"/>
      <w:r w:rsidRPr="00DF1FE6">
        <w:rPr>
          <w:noProof/>
        </w:rPr>
        <w:t>47.</w:t>
      </w:r>
      <w:r w:rsidRPr="00DF1FE6">
        <w:rPr>
          <w:noProof/>
        </w:rPr>
        <w:tab/>
        <w:t xml:space="preserve">Shine R &amp; Schwaner T (1985) Prey constriction by venomous snakes: a review, and new data on Australian species. </w:t>
      </w:r>
      <w:r w:rsidRPr="00DF1FE6">
        <w:rPr>
          <w:i/>
          <w:noProof/>
        </w:rPr>
        <w:t>Copeia</w:t>
      </w:r>
      <w:r w:rsidRPr="00DF1FE6">
        <w:rPr>
          <w:noProof/>
        </w:rPr>
        <w:t xml:space="preserve"> 1985(4):1067-1071.</w:t>
      </w:r>
      <w:bookmarkEnd w:id="506"/>
    </w:p>
    <w:p w14:paraId="5623D3B3" w14:textId="77777777" w:rsidR="00DF1FE6" w:rsidRPr="00DF1FE6" w:rsidRDefault="00DF1FE6" w:rsidP="00DF1FE6">
      <w:pPr>
        <w:pStyle w:val="EndNoteBibliography"/>
        <w:ind w:left="720" w:hanging="720"/>
        <w:rPr>
          <w:noProof/>
        </w:rPr>
      </w:pPr>
      <w:bookmarkStart w:id="507" w:name="_ENREF_48"/>
      <w:r w:rsidRPr="00DF1FE6">
        <w:rPr>
          <w:noProof/>
        </w:rPr>
        <w:t>48.</w:t>
      </w:r>
      <w:r w:rsidRPr="00DF1FE6">
        <w:rPr>
          <w:noProof/>
        </w:rPr>
        <w:tab/>
        <w:t xml:space="preserve">Branch WR (1998) </w:t>
      </w:r>
      <w:r w:rsidRPr="00DF1FE6">
        <w:rPr>
          <w:i/>
          <w:noProof/>
        </w:rPr>
        <w:t>Field guide to snakes and other reptiles of southern Africa</w:t>
      </w:r>
      <w:r w:rsidRPr="00DF1FE6">
        <w:rPr>
          <w:noProof/>
        </w:rPr>
        <w:t xml:space="preserve"> (Struik).</w:t>
      </w:r>
      <w:bookmarkEnd w:id="507"/>
    </w:p>
    <w:p w14:paraId="13CED8FB" w14:textId="77777777" w:rsidR="00DF1FE6" w:rsidRPr="00DF1FE6" w:rsidRDefault="00DF1FE6" w:rsidP="00DF1FE6">
      <w:pPr>
        <w:pStyle w:val="EndNoteBibliography"/>
        <w:ind w:left="720" w:hanging="720"/>
        <w:rPr>
          <w:noProof/>
        </w:rPr>
      </w:pPr>
      <w:bookmarkStart w:id="508" w:name="_ENREF_49"/>
      <w:r w:rsidRPr="00DF1FE6">
        <w:rPr>
          <w:noProof/>
        </w:rPr>
        <w:t>49.</w:t>
      </w:r>
      <w:r w:rsidRPr="00DF1FE6">
        <w:rPr>
          <w:noProof/>
        </w:rPr>
        <w:tab/>
        <w:t>Currier RB</w:t>
      </w:r>
      <w:r w:rsidRPr="00DF1FE6">
        <w:rPr>
          <w:i/>
          <w:noProof/>
        </w:rPr>
        <w:t>, et al.</w:t>
      </w:r>
      <w:r w:rsidRPr="00DF1FE6">
        <w:rPr>
          <w:noProof/>
        </w:rPr>
        <w:t xml:space="preserve"> (2012) Unusual stability of messenger RNA in snake venom reveals gene expression dynamics of venom replenishment. </w:t>
      </w:r>
      <w:r w:rsidRPr="00DF1FE6">
        <w:rPr>
          <w:i/>
          <w:noProof/>
        </w:rPr>
        <w:t>PloS one</w:t>
      </w:r>
      <w:r w:rsidRPr="00DF1FE6">
        <w:rPr>
          <w:noProof/>
        </w:rPr>
        <w:t xml:space="preserve"> 7(8):e41888.</w:t>
      </w:r>
      <w:bookmarkEnd w:id="508"/>
    </w:p>
    <w:p w14:paraId="41428180" w14:textId="77777777" w:rsidR="00DF1FE6" w:rsidRPr="00DF1FE6" w:rsidRDefault="00DF1FE6" w:rsidP="00DF1FE6">
      <w:pPr>
        <w:pStyle w:val="EndNoteBibliography"/>
        <w:ind w:left="720" w:hanging="720"/>
        <w:rPr>
          <w:noProof/>
        </w:rPr>
      </w:pPr>
      <w:bookmarkStart w:id="509" w:name="_ENREF_50"/>
      <w:r w:rsidRPr="00DF1FE6">
        <w:rPr>
          <w:noProof/>
        </w:rPr>
        <w:t>50.</w:t>
      </w:r>
      <w:r w:rsidRPr="00DF1FE6">
        <w:rPr>
          <w:noProof/>
        </w:rPr>
        <w:tab/>
        <w:t xml:space="preserve">Rotenberg D, Bamberger E, &amp; Kochva E (1971) Studies on ribonucleic acid synthesis in the venom glands of Vipera palaestinae (Ophidia, Reptilia). </w:t>
      </w:r>
      <w:r w:rsidRPr="00DF1FE6">
        <w:rPr>
          <w:i/>
          <w:noProof/>
        </w:rPr>
        <w:t>Biochemical Journal</w:t>
      </w:r>
      <w:r w:rsidRPr="00DF1FE6">
        <w:rPr>
          <w:noProof/>
        </w:rPr>
        <w:t xml:space="preserve"> 121(4):609-612.</w:t>
      </w:r>
      <w:bookmarkEnd w:id="509"/>
    </w:p>
    <w:p w14:paraId="4C7DCAFC" w14:textId="77777777" w:rsidR="00DF1FE6" w:rsidRPr="00DF1FE6" w:rsidRDefault="00DF1FE6" w:rsidP="00DF1FE6">
      <w:pPr>
        <w:pStyle w:val="EndNoteBibliography"/>
        <w:ind w:left="720" w:hanging="720"/>
        <w:rPr>
          <w:noProof/>
        </w:rPr>
      </w:pPr>
      <w:bookmarkStart w:id="510" w:name="_ENREF_51"/>
      <w:r w:rsidRPr="00DF1FE6">
        <w:rPr>
          <w:noProof/>
        </w:rPr>
        <w:t>51.</w:t>
      </w:r>
      <w:r w:rsidRPr="00DF1FE6">
        <w:rPr>
          <w:noProof/>
        </w:rPr>
        <w:tab/>
        <w:t xml:space="preserve">Hayes W (2008) The snake venom-metering controversy: levels of analysis, assumptions, and evidence. </w:t>
      </w:r>
      <w:r w:rsidRPr="00DF1FE6">
        <w:rPr>
          <w:i/>
          <w:noProof/>
        </w:rPr>
        <w:t>The biology of rattlesnakes</w:t>
      </w:r>
      <w:r w:rsidRPr="00DF1FE6">
        <w:rPr>
          <w:noProof/>
        </w:rPr>
        <w:t>:191-220.</w:t>
      </w:r>
      <w:bookmarkEnd w:id="510"/>
    </w:p>
    <w:p w14:paraId="38CBF56A" w14:textId="77777777" w:rsidR="00DF1FE6" w:rsidRPr="00DF1FE6" w:rsidRDefault="00DF1FE6" w:rsidP="00DF1FE6">
      <w:pPr>
        <w:pStyle w:val="EndNoteBibliography"/>
        <w:ind w:left="720" w:hanging="720"/>
        <w:rPr>
          <w:noProof/>
        </w:rPr>
      </w:pPr>
      <w:bookmarkStart w:id="511" w:name="_ENREF_52"/>
      <w:r w:rsidRPr="00DF1FE6">
        <w:rPr>
          <w:noProof/>
        </w:rPr>
        <w:t>52.</w:t>
      </w:r>
      <w:r w:rsidRPr="00DF1FE6">
        <w:rPr>
          <w:noProof/>
        </w:rPr>
        <w:tab/>
        <w:t xml:space="preserve">Young BA (2008) Perspectives on the regulation of venom expulsion in snakes. </w:t>
      </w:r>
      <w:r w:rsidRPr="00DF1FE6">
        <w:rPr>
          <w:i/>
          <w:noProof/>
        </w:rPr>
        <w:t>The Biology of the Rattlesnakes.</w:t>
      </w:r>
      <w:r w:rsidRPr="00DF1FE6">
        <w:rPr>
          <w:noProof/>
        </w:rPr>
        <w:t>, ed Hayes WK, Beaman, K.R., Caldwell, M.D., Bush, S.P. (Loma Linda University Press, California), pp 79-90.</w:t>
      </w:r>
      <w:bookmarkEnd w:id="511"/>
    </w:p>
    <w:p w14:paraId="7FEB97C5" w14:textId="77777777" w:rsidR="00DF1FE6" w:rsidRPr="00DF1FE6" w:rsidRDefault="00DF1FE6" w:rsidP="00DF1FE6">
      <w:pPr>
        <w:pStyle w:val="EndNoteBibliography"/>
        <w:ind w:left="720" w:hanging="720"/>
        <w:rPr>
          <w:noProof/>
        </w:rPr>
      </w:pPr>
      <w:bookmarkStart w:id="512" w:name="_ENREF_53"/>
      <w:r w:rsidRPr="00DF1FE6">
        <w:rPr>
          <w:noProof/>
        </w:rPr>
        <w:t>53.</w:t>
      </w:r>
      <w:r w:rsidRPr="00DF1FE6">
        <w:rPr>
          <w:noProof/>
        </w:rPr>
        <w:tab/>
        <w:t>Vonk FJ</w:t>
      </w:r>
      <w:r w:rsidRPr="00DF1FE6">
        <w:rPr>
          <w:i/>
          <w:noProof/>
        </w:rPr>
        <w:t>, et al.</w:t>
      </w:r>
      <w:r w:rsidRPr="00DF1FE6">
        <w:rPr>
          <w:noProof/>
        </w:rPr>
        <w:t xml:space="preserve"> (2013) The king cobra genome reveals dynamic gene evolution and adaptation in the snake venom system. </w:t>
      </w:r>
      <w:r w:rsidRPr="00DF1FE6">
        <w:rPr>
          <w:i/>
          <w:noProof/>
        </w:rPr>
        <w:t>Proceedings of the National Academy of Sciences</w:t>
      </w:r>
      <w:r w:rsidRPr="00DF1FE6">
        <w:rPr>
          <w:noProof/>
        </w:rPr>
        <w:t xml:space="preserve"> 110(51):20651-20656.</w:t>
      </w:r>
      <w:bookmarkEnd w:id="512"/>
    </w:p>
    <w:p w14:paraId="797D4A73" w14:textId="77777777" w:rsidR="00DF1FE6" w:rsidRPr="00DF1FE6" w:rsidRDefault="00DF1FE6" w:rsidP="00DF1FE6">
      <w:pPr>
        <w:pStyle w:val="EndNoteBibliography"/>
        <w:ind w:left="720" w:hanging="720"/>
        <w:rPr>
          <w:noProof/>
        </w:rPr>
      </w:pPr>
      <w:bookmarkStart w:id="513" w:name="_ENREF_54"/>
      <w:r w:rsidRPr="00DF1FE6">
        <w:rPr>
          <w:noProof/>
        </w:rPr>
        <w:t>54.</w:t>
      </w:r>
      <w:r w:rsidRPr="00DF1FE6">
        <w:rPr>
          <w:noProof/>
        </w:rPr>
        <w:tab/>
        <w:t xml:space="preserve">Nisani Z, Dunbar SG, &amp; Hayes WK (2007) Cost of venom regeneration in Parabuthus transvaalicus (Arachnida: Buthidae). </w:t>
      </w:r>
      <w:r w:rsidRPr="00DF1FE6">
        <w:rPr>
          <w:i/>
          <w:noProof/>
        </w:rPr>
        <w:t>Comparative Biochemistry and Physiology Part A: Molecular &amp; Integrative Physiology</w:t>
      </w:r>
      <w:r w:rsidRPr="00DF1FE6">
        <w:rPr>
          <w:noProof/>
        </w:rPr>
        <w:t xml:space="preserve"> 147(2):509-513.</w:t>
      </w:r>
      <w:bookmarkEnd w:id="513"/>
    </w:p>
    <w:p w14:paraId="09980774" w14:textId="77777777" w:rsidR="00DF1FE6" w:rsidRPr="00DF1FE6" w:rsidRDefault="00DF1FE6" w:rsidP="00DF1FE6">
      <w:pPr>
        <w:pStyle w:val="EndNoteBibliography"/>
        <w:ind w:left="720" w:hanging="720"/>
        <w:rPr>
          <w:noProof/>
        </w:rPr>
      </w:pPr>
      <w:bookmarkStart w:id="514" w:name="_ENREF_55"/>
      <w:r w:rsidRPr="00DF1FE6">
        <w:rPr>
          <w:noProof/>
        </w:rPr>
        <w:lastRenderedPageBreak/>
        <w:t>55.</w:t>
      </w:r>
      <w:r w:rsidRPr="00DF1FE6">
        <w:rPr>
          <w:noProof/>
        </w:rPr>
        <w:tab/>
        <w:t xml:space="preserve">Hedges SB, Dudley J, &amp; Kumar S (2006) TimeTree: a public knowledge-base of divergence times among organisms. </w:t>
      </w:r>
      <w:r w:rsidRPr="00DF1FE6">
        <w:rPr>
          <w:i/>
          <w:noProof/>
        </w:rPr>
        <w:t>Bioinformatics</w:t>
      </w:r>
      <w:r w:rsidRPr="00DF1FE6">
        <w:rPr>
          <w:noProof/>
        </w:rPr>
        <w:t xml:space="preserve"> 22(23):2971-2972.</w:t>
      </w:r>
      <w:bookmarkEnd w:id="514"/>
    </w:p>
    <w:p w14:paraId="2242218B" w14:textId="77777777" w:rsidR="00DF1FE6" w:rsidRPr="00DF1FE6" w:rsidRDefault="00DF1FE6" w:rsidP="00DF1FE6">
      <w:pPr>
        <w:pStyle w:val="EndNoteBibliography"/>
        <w:ind w:left="720" w:hanging="720"/>
        <w:rPr>
          <w:noProof/>
        </w:rPr>
      </w:pPr>
      <w:bookmarkStart w:id="515" w:name="_ENREF_56"/>
      <w:r w:rsidRPr="00DF1FE6">
        <w:rPr>
          <w:noProof/>
        </w:rPr>
        <w:t>56.</w:t>
      </w:r>
      <w:r w:rsidRPr="00DF1FE6">
        <w:rPr>
          <w:noProof/>
        </w:rPr>
        <w:tab/>
        <w:t xml:space="preserve">Meiri S (2010) Length–weight allometries in lizards. </w:t>
      </w:r>
      <w:r w:rsidRPr="00DF1FE6">
        <w:rPr>
          <w:i/>
          <w:noProof/>
        </w:rPr>
        <w:t>Journal of Zoology</w:t>
      </w:r>
      <w:r w:rsidRPr="00DF1FE6">
        <w:rPr>
          <w:noProof/>
        </w:rPr>
        <w:t xml:space="preserve"> 281(3):218-226.</w:t>
      </w:r>
      <w:bookmarkEnd w:id="515"/>
    </w:p>
    <w:p w14:paraId="47B31621" w14:textId="77777777" w:rsidR="00DF1FE6" w:rsidRPr="00DF1FE6" w:rsidRDefault="00DF1FE6" w:rsidP="00DF1FE6">
      <w:pPr>
        <w:pStyle w:val="EndNoteBibliography"/>
        <w:ind w:left="720" w:hanging="720"/>
        <w:rPr>
          <w:noProof/>
        </w:rPr>
      </w:pPr>
      <w:bookmarkStart w:id="516" w:name="_ENREF_57"/>
      <w:r w:rsidRPr="00DF1FE6">
        <w:rPr>
          <w:noProof/>
        </w:rPr>
        <w:t>57.</w:t>
      </w:r>
      <w:r w:rsidRPr="00DF1FE6">
        <w:rPr>
          <w:noProof/>
        </w:rPr>
        <w:tab/>
        <w:t xml:space="preserve">Feldman A &amp; Meiri S (2013) Length–mass allometry in snakes. </w:t>
      </w:r>
      <w:r w:rsidRPr="00DF1FE6">
        <w:rPr>
          <w:i/>
          <w:noProof/>
        </w:rPr>
        <w:t>Biological Journal of the Linnean Society</w:t>
      </w:r>
      <w:r w:rsidRPr="00DF1FE6">
        <w:rPr>
          <w:noProof/>
        </w:rPr>
        <w:t xml:space="preserve"> 108(1):161-172.</w:t>
      </w:r>
      <w:bookmarkEnd w:id="516"/>
    </w:p>
    <w:p w14:paraId="4D7E0CFC" w14:textId="77777777" w:rsidR="00DF1FE6" w:rsidRPr="00DF1FE6" w:rsidRDefault="00DF1FE6" w:rsidP="00DF1FE6">
      <w:pPr>
        <w:pStyle w:val="EndNoteBibliography"/>
        <w:ind w:left="720" w:hanging="720"/>
        <w:rPr>
          <w:noProof/>
        </w:rPr>
      </w:pPr>
      <w:bookmarkStart w:id="517" w:name="_ENREF_58"/>
      <w:r w:rsidRPr="00DF1FE6">
        <w:rPr>
          <w:noProof/>
        </w:rPr>
        <w:t>58.</w:t>
      </w:r>
      <w:r w:rsidRPr="00DF1FE6">
        <w:rPr>
          <w:noProof/>
        </w:rPr>
        <w:tab/>
        <w:t>Myhrvold NP</w:t>
      </w:r>
      <w:r w:rsidRPr="00DF1FE6">
        <w:rPr>
          <w:i/>
          <w:noProof/>
        </w:rPr>
        <w:t>, et al.</w:t>
      </w:r>
      <w:r w:rsidRPr="00DF1FE6">
        <w:rPr>
          <w:noProof/>
        </w:rPr>
        <w:t xml:space="preserve"> (2015) An amniote life‐history database to perform comparative analyses with birds, mammals, and reptiles. </w:t>
      </w:r>
      <w:r w:rsidRPr="00DF1FE6">
        <w:rPr>
          <w:i/>
          <w:noProof/>
        </w:rPr>
        <w:t>Ecology</w:t>
      </w:r>
      <w:r w:rsidRPr="00DF1FE6">
        <w:rPr>
          <w:noProof/>
        </w:rPr>
        <w:t xml:space="preserve"> 96(11):3109-3109.</w:t>
      </w:r>
      <w:bookmarkEnd w:id="517"/>
    </w:p>
    <w:p w14:paraId="588C6006" w14:textId="77777777" w:rsidR="00DF1FE6" w:rsidRPr="00DF1FE6" w:rsidRDefault="00DF1FE6" w:rsidP="00DF1FE6">
      <w:pPr>
        <w:pStyle w:val="EndNoteBibliography"/>
        <w:ind w:left="720" w:hanging="720"/>
        <w:rPr>
          <w:noProof/>
        </w:rPr>
      </w:pPr>
      <w:bookmarkStart w:id="518" w:name="_ENREF_59"/>
      <w:r w:rsidRPr="00DF1FE6">
        <w:rPr>
          <w:noProof/>
        </w:rPr>
        <w:t>59.</w:t>
      </w:r>
      <w:r w:rsidRPr="00DF1FE6">
        <w:rPr>
          <w:noProof/>
        </w:rPr>
        <w:tab/>
        <w:t xml:space="preserve">Pough FH (1980) The advantages of ectothermy for tetrapods. </w:t>
      </w:r>
      <w:r w:rsidRPr="00DF1FE6">
        <w:rPr>
          <w:i/>
          <w:noProof/>
        </w:rPr>
        <w:t>American Naturalist</w:t>
      </w:r>
      <w:r w:rsidRPr="00DF1FE6">
        <w:rPr>
          <w:noProof/>
        </w:rPr>
        <w:t>:92-112.</w:t>
      </w:r>
      <w:bookmarkEnd w:id="518"/>
    </w:p>
    <w:p w14:paraId="5947DD10" w14:textId="77777777" w:rsidR="00DF1FE6" w:rsidRPr="00DF1FE6" w:rsidRDefault="00DF1FE6" w:rsidP="00DF1FE6">
      <w:pPr>
        <w:pStyle w:val="EndNoteBibliography"/>
        <w:ind w:left="720" w:hanging="720"/>
        <w:rPr>
          <w:noProof/>
        </w:rPr>
      </w:pPr>
      <w:bookmarkStart w:id="519" w:name="_ENREF_60"/>
      <w:r w:rsidRPr="00DF1FE6">
        <w:rPr>
          <w:noProof/>
        </w:rPr>
        <w:t>60.</w:t>
      </w:r>
      <w:r w:rsidRPr="00DF1FE6">
        <w:rPr>
          <w:noProof/>
        </w:rPr>
        <w:tab/>
        <w:t xml:space="preserve">Pyron RA &amp; Burbrink FT (2014) Early origin of viviparity and multiple reversions to oviparity in squamate reptiles. </w:t>
      </w:r>
      <w:r w:rsidRPr="00DF1FE6">
        <w:rPr>
          <w:i/>
          <w:noProof/>
        </w:rPr>
        <w:t>Ecology Letters</w:t>
      </w:r>
      <w:r w:rsidRPr="00DF1FE6">
        <w:rPr>
          <w:noProof/>
        </w:rPr>
        <w:t xml:space="preserve"> 17(1):13-21.</w:t>
      </w:r>
      <w:bookmarkEnd w:id="519"/>
    </w:p>
    <w:p w14:paraId="3D7FA1C3" w14:textId="77777777" w:rsidR="00DF1FE6" w:rsidRPr="00DF1FE6" w:rsidRDefault="00DF1FE6" w:rsidP="00DF1FE6">
      <w:pPr>
        <w:pStyle w:val="EndNoteBibliography"/>
        <w:ind w:left="720" w:hanging="720"/>
        <w:rPr>
          <w:noProof/>
        </w:rPr>
      </w:pPr>
      <w:bookmarkStart w:id="520" w:name="_ENREF_61"/>
      <w:r w:rsidRPr="00DF1FE6">
        <w:rPr>
          <w:noProof/>
        </w:rPr>
        <w:t>61.</w:t>
      </w:r>
      <w:r w:rsidRPr="00DF1FE6">
        <w:rPr>
          <w:noProof/>
        </w:rPr>
        <w:tab/>
        <w:t xml:space="preserve">Hadfield JD (2010) MCMC methods for multi-response generalized linear mixed models: the MCMCglmm R package. </w:t>
      </w:r>
      <w:r w:rsidRPr="00DF1FE6">
        <w:rPr>
          <w:i/>
          <w:noProof/>
        </w:rPr>
        <w:t>Journal of Statistical Software</w:t>
      </w:r>
      <w:r w:rsidRPr="00DF1FE6">
        <w:rPr>
          <w:noProof/>
        </w:rPr>
        <w:t xml:space="preserve"> 33(2):1-22.</w:t>
      </w:r>
      <w:bookmarkEnd w:id="520"/>
    </w:p>
    <w:p w14:paraId="25ADCEFB" w14:textId="77777777" w:rsidR="00DF1FE6" w:rsidRPr="00DF1FE6" w:rsidRDefault="00DF1FE6" w:rsidP="00DF1FE6">
      <w:pPr>
        <w:pStyle w:val="EndNoteBibliography"/>
        <w:ind w:left="720" w:hanging="720"/>
        <w:rPr>
          <w:noProof/>
        </w:rPr>
      </w:pPr>
      <w:bookmarkStart w:id="521" w:name="_ENREF_62"/>
      <w:r w:rsidRPr="00DF1FE6">
        <w:rPr>
          <w:noProof/>
        </w:rPr>
        <w:t>62.</w:t>
      </w:r>
      <w:r w:rsidRPr="00DF1FE6">
        <w:rPr>
          <w:noProof/>
        </w:rPr>
        <w:tab/>
        <w:t>Team RC (2016) R: A Language and Environment for Statistical Computing. R Foundation for Statistical Computing.</w:t>
      </w:r>
      <w:bookmarkEnd w:id="521"/>
    </w:p>
    <w:p w14:paraId="0FFECEDC" w14:textId="77777777" w:rsidR="00DF1FE6" w:rsidRPr="00DF1FE6" w:rsidRDefault="00DF1FE6" w:rsidP="00DF1FE6">
      <w:pPr>
        <w:pStyle w:val="EndNoteBibliography"/>
        <w:ind w:left="720" w:hanging="720"/>
        <w:rPr>
          <w:noProof/>
        </w:rPr>
      </w:pPr>
      <w:bookmarkStart w:id="522" w:name="_ENREF_63"/>
      <w:r w:rsidRPr="00DF1FE6">
        <w:rPr>
          <w:noProof/>
        </w:rPr>
        <w:t>63.</w:t>
      </w:r>
      <w:r w:rsidRPr="00DF1FE6">
        <w:rPr>
          <w:noProof/>
        </w:rPr>
        <w:tab/>
        <w:t xml:space="preserve">Brooks SP &amp; Gelman A (1998) General methods for monitoring convergence of iterative simulations. </w:t>
      </w:r>
      <w:r w:rsidRPr="00DF1FE6">
        <w:rPr>
          <w:i/>
          <w:noProof/>
        </w:rPr>
        <w:t>Journal of computational and graphical statistics</w:t>
      </w:r>
      <w:r w:rsidRPr="00DF1FE6">
        <w:rPr>
          <w:noProof/>
        </w:rPr>
        <w:t xml:space="preserve"> 7(4):434-455.</w:t>
      </w:r>
      <w:bookmarkEnd w:id="522"/>
    </w:p>
    <w:p w14:paraId="0F1A1A2E" w14:textId="4644640C"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C" w:date="2017-01-23T17:54:00Z" w:initials="CC">
    <w:p w14:paraId="6D218268" w14:textId="3B0E1FF0" w:rsidR="001C6CF3" w:rsidRDefault="001C6CF3">
      <w:pPr>
        <w:pStyle w:val="CommentText"/>
      </w:pPr>
      <w:r>
        <w:rPr>
          <w:rStyle w:val="CommentReference"/>
        </w:rPr>
        <w:annotationRef/>
      </w:r>
      <w:r>
        <w:t>I rewrote this quite a bit so check to see if it still makes sense. I wasn’t convinced by the logical flow before. I think you general terms for the drivers of evolution of venom are not clear enough to use in an abstract, so limited the description of the main drivers to simpler terms.</w:t>
      </w:r>
    </w:p>
  </w:comment>
  <w:comment w:id="3" w:author="Chris C" w:date="2017-01-23T22:35:00Z" w:initials="CC">
    <w:p w14:paraId="3FBE7316" w14:textId="3EC9923A" w:rsidR="001C6CF3" w:rsidRDefault="001C6CF3">
      <w:pPr>
        <w:pStyle w:val="CommentText"/>
      </w:pPr>
      <w:r>
        <w:rPr>
          <w:rStyle w:val="CommentReference"/>
        </w:rPr>
        <w:annotationRef/>
      </w:r>
      <w:r>
        <w:t>I think this needs to have the following structure</w:t>
      </w:r>
    </w:p>
    <w:p w14:paraId="496B91EA" w14:textId="5ED1B886" w:rsidR="001C6CF3" w:rsidRDefault="001C6CF3" w:rsidP="00ED4D0F">
      <w:pPr>
        <w:pStyle w:val="CommentText"/>
        <w:numPr>
          <w:ilvl w:val="0"/>
          <w:numId w:val="8"/>
        </w:numPr>
      </w:pPr>
      <w:r>
        <w:t>Snake venom is interesting – relates to health and medical uses… etc.</w:t>
      </w:r>
    </w:p>
    <w:p w14:paraId="6CC29924" w14:textId="4F8FBA00" w:rsidR="001C6CF3" w:rsidRDefault="001C6CF3" w:rsidP="00ED4D0F">
      <w:pPr>
        <w:pStyle w:val="CommentText"/>
        <w:numPr>
          <w:ilvl w:val="0"/>
          <w:numId w:val="8"/>
        </w:numPr>
      </w:pPr>
      <w:r>
        <w:t>Huge diversity of levels of potency and ability to kill prey</w:t>
      </w:r>
    </w:p>
    <w:p w14:paraId="33B07D12" w14:textId="33D66538" w:rsidR="001C6CF3" w:rsidRDefault="001C6CF3" w:rsidP="00ED4D0F">
      <w:pPr>
        <w:pStyle w:val="CommentText"/>
        <w:numPr>
          <w:ilvl w:val="0"/>
          <w:numId w:val="8"/>
        </w:numPr>
      </w:pPr>
      <w:r>
        <w:t xml:space="preserve"> Limited synthesis of this and clearly theres a need for comparative approach</w:t>
      </w:r>
    </w:p>
    <w:p w14:paraId="42F5DF13" w14:textId="343E5735" w:rsidR="001C6CF3" w:rsidRDefault="001C6CF3" w:rsidP="00ED4D0F">
      <w:pPr>
        <w:pStyle w:val="CommentText"/>
        <w:numPr>
          <w:ilvl w:val="0"/>
          <w:numId w:val="8"/>
        </w:numPr>
      </w:pPr>
      <w:r>
        <w:t xml:space="preserve"> greater relevance to our understanding of predator-prey co-evolution…</w:t>
      </w:r>
    </w:p>
    <w:p w14:paraId="17AB6B84" w14:textId="45BB0157" w:rsidR="001C6CF3" w:rsidRDefault="001C6CF3" w:rsidP="00ED4D0F">
      <w:pPr>
        <w:pStyle w:val="CommentText"/>
        <w:numPr>
          <w:ilvl w:val="0"/>
          <w:numId w:val="8"/>
        </w:numPr>
      </w:pPr>
      <w:r>
        <w:t>We propose to test a range of hypotheses</w:t>
      </w:r>
    </w:p>
    <w:p w14:paraId="3F980315" w14:textId="6CE8EBCC" w:rsidR="001C6CF3" w:rsidRDefault="001C6CF3" w:rsidP="00ED4D0F">
      <w:pPr>
        <w:pStyle w:val="CommentText"/>
        <w:numPr>
          <w:ilvl w:val="1"/>
          <w:numId w:val="8"/>
        </w:numPr>
      </w:pPr>
      <w:r>
        <w:t xml:space="preserve"> Overkill (random model)</w:t>
      </w:r>
    </w:p>
    <w:p w14:paraId="20516052" w14:textId="73F56FF6" w:rsidR="001C6CF3" w:rsidRDefault="001C6CF3" w:rsidP="00ED4D0F">
      <w:pPr>
        <w:pStyle w:val="CommentText"/>
        <w:numPr>
          <w:ilvl w:val="1"/>
          <w:numId w:val="8"/>
        </w:numPr>
      </w:pPr>
      <w:r>
        <w:t>allometric models – scale with body size (metabolic scaling); scale with prey size (differences)</w:t>
      </w:r>
    </w:p>
    <w:p w14:paraId="2B2CE261" w14:textId="609069E9" w:rsidR="001C6CF3" w:rsidRDefault="001C6CF3" w:rsidP="00ED4D0F">
      <w:pPr>
        <w:pStyle w:val="CommentText"/>
        <w:numPr>
          <w:ilvl w:val="1"/>
          <w:numId w:val="8"/>
        </w:numPr>
      </w:pPr>
      <w:r>
        <w:t xml:space="preserve"> weapon based hypothesis </w:t>
      </w:r>
    </w:p>
    <w:p w14:paraId="4A28562A" w14:textId="14400BBE" w:rsidR="001C6CF3" w:rsidRDefault="001C6CF3" w:rsidP="00ED4D0F">
      <w:pPr>
        <w:pStyle w:val="CommentText"/>
        <w:numPr>
          <w:ilvl w:val="1"/>
          <w:numId w:val="8"/>
        </w:numPr>
      </w:pPr>
      <w:r>
        <w:t>venom potency adapted to prey</w:t>
      </w:r>
    </w:p>
    <w:p w14:paraId="283F0218" w14:textId="377648B2" w:rsidR="001C6CF3" w:rsidRDefault="001C6CF3" w:rsidP="00ED4D0F">
      <w:pPr>
        <w:pStyle w:val="CommentText"/>
        <w:numPr>
          <w:ilvl w:val="1"/>
          <w:numId w:val="8"/>
        </w:numPr>
      </w:pPr>
      <w:r>
        <w:t>venom volume related to habitat structure</w:t>
      </w:r>
    </w:p>
  </w:comment>
  <w:comment w:id="352" w:author="Andrew Jackson" w:date="2017-01-19T10:22:00Z" w:initials="AJ">
    <w:p w14:paraId="46A5E7E8" w14:textId="4209E02D" w:rsidR="001C6CF3" w:rsidRDefault="001C6CF3">
      <w:pPr>
        <w:pStyle w:val="CommentText"/>
      </w:pPr>
      <w:r>
        <w:rPr>
          <w:rStyle w:val="CommentReference"/>
        </w:rPr>
        <w:annotationRef/>
      </w:r>
      <w:r>
        <w:t>I kind of wonder if the motivation for this paper is not more exciting if its focused on explaining why some snakes are so venomous beyond the specific prey they hunt? In this way, it is of both direct relevance to the human interaction aspect of the first paragraph, but also clearly about explaining this variation in toxicity and volume through ecological drivers. ?</w:t>
      </w:r>
    </w:p>
    <w:p w14:paraId="5BE95E1A" w14:textId="77777777" w:rsidR="001C6CF3" w:rsidRDefault="001C6CF3">
      <w:pPr>
        <w:pStyle w:val="CommentText"/>
      </w:pPr>
    </w:p>
    <w:p w14:paraId="22CBF5D8" w14:textId="45BF7697" w:rsidR="001C6CF3" w:rsidRDefault="001C6CF3">
      <w:pPr>
        <w:pStyle w:val="CommentText"/>
      </w:pPr>
      <w:r>
        <w:t>I would be tempted to reword from here to my next comment and refocus on the extreme variation, and explaining it.</w:t>
      </w:r>
    </w:p>
  </w:comment>
  <w:comment w:id="353" w:author="Andrew Jackson" w:date="2017-01-19T10:21:00Z" w:initials="AJ">
    <w:p w14:paraId="0FE9FB86" w14:textId="3D2BFF2E" w:rsidR="001C6CF3" w:rsidRDefault="001C6CF3">
      <w:pPr>
        <w:pStyle w:val="CommentText"/>
      </w:pPr>
      <w:r>
        <w:rPr>
          <w:rStyle w:val="CommentReference"/>
        </w:rPr>
        <w:annotationRef/>
      </w:r>
      <w:r>
        <w:t>This suggest are very interested in this variation, yet the few sentences between the first sentence and here, suggest something slightly more for ecologists only.</w:t>
      </w:r>
    </w:p>
  </w:comment>
  <w:comment w:id="354" w:author="Chris C" w:date="2017-01-23T18:17:00Z" w:initials="CC">
    <w:p w14:paraId="036AECE0" w14:textId="77561781" w:rsidR="001C6CF3" w:rsidRDefault="001C6CF3">
      <w:pPr>
        <w:pStyle w:val="CommentText"/>
      </w:pPr>
      <w:r>
        <w:rPr>
          <w:rStyle w:val="CommentReference"/>
        </w:rPr>
        <w:annotationRef/>
      </w:r>
      <w:r>
        <w:t>On re-reading this, this statement does not make so much sense to me. There may be a clear pattern, you just need to look at it – what you identify here is the extremes – so this in my view suggests the need for a comparative study. But I would state this further down. I think you could cut this sentence here – but I am happy with the flow of the sentences before… though Andrew doesn’t seem so happy…</w:t>
      </w:r>
    </w:p>
  </w:comment>
  <w:comment w:id="379" w:author="Andrew Jackson" w:date="2017-01-19T10:25:00Z" w:initials="AJ">
    <w:p w14:paraId="596705FA" w14:textId="218909C3" w:rsidR="001C6CF3" w:rsidRDefault="001C6CF3">
      <w:pPr>
        <w:pStyle w:val="CommentText"/>
      </w:pPr>
      <w:r>
        <w:rPr>
          <w:rStyle w:val="CommentReference"/>
        </w:rPr>
        <w:annotationRef/>
      </w:r>
      <w:r>
        <w:t>After my edit, maybe these refs should go at the end of the next sentence?</w:t>
      </w:r>
    </w:p>
  </w:comment>
  <w:comment w:id="391" w:author="Chris C" w:date="2017-01-23T18:33:00Z" w:initials="CC">
    <w:p w14:paraId="41481F10" w14:textId="06DC862E" w:rsidR="001C6CF3" w:rsidRDefault="001C6CF3">
      <w:pPr>
        <w:pStyle w:val="CommentText"/>
      </w:pPr>
      <w:r>
        <w:rPr>
          <w:rStyle w:val="CommentReference"/>
        </w:rPr>
        <w:annotationRef/>
      </w:r>
    </w:p>
  </w:comment>
  <w:comment w:id="392" w:author="Chris C" w:date="2017-01-23T18:34:00Z" w:initials="CC">
    <w:p w14:paraId="551437B9" w14:textId="6A42CA09" w:rsidR="001C6CF3" w:rsidRDefault="001C6CF3">
      <w:pPr>
        <w:pStyle w:val="CommentText"/>
      </w:pPr>
      <w:r>
        <w:rPr>
          <w:rStyle w:val="CommentReference"/>
        </w:rPr>
        <w:annotationRef/>
      </w:r>
      <w:r>
        <w:t>What I would say here is that there has been a lack of comparative studies of venom characteristics to test this and other hypotheses. here we...</w:t>
      </w:r>
    </w:p>
  </w:comment>
  <w:comment w:id="355" w:author="Chris C" w:date="2017-01-23T22:07:00Z" w:initials="CC">
    <w:p w14:paraId="3626981C" w14:textId="40993E95" w:rsidR="001C6CF3" w:rsidRDefault="001C6CF3">
      <w:pPr>
        <w:pStyle w:val="CommentText"/>
      </w:pPr>
      <w:r>
        <w:rPr>
          <w:rStyle w:val="CommentReference"/>
        </w:rPr>
        <w:annotationRef/>
      </w:r>
      <w:r>
        <w:t>I wonder if you should move this lower down - mention it as one of the hypotheses but not earler.</w:t>
      </w:r>
    </w:p>
  </w:comment>
  <w:comment w:id="404" w:author="Andrew Jackson" w:date="2017-01-19T11:01:00Z" w:initials="AJ">
    <w:p w14:paraId="7D6910D7" w14:textId="34164DC7" w:rsidR="001C6CF3" w:rsidRDefault="001C6CF3">
      <w:pPr>
        <w:pStyle w:val="CommentText"/>
      </w:pPr>
      <w:r>
        <w:rPr>
          <w:rStyle w:val="CommentReference"/>
        </w:rPr>
        <w:annotationRef/>
      </w:r>
      <w:r>
        <w:t>Italicse maybe, or put in quotes?</w:t>
      </w:r>
    </w:p>
  </w:comment>
  <w:comment w:id="403" w:author="Chris C" w:date="2017-01-23T22:16:00Z" w:initials="CC">
    <w:p w14:paraId="07F39CC6" w14:textId="1A17EADB" w:rsidR="001C6CF3" w:rsidRDefault="001C6CF3">
      <w:pPr>
        <w:pStyle w:val="CommentText"/>
      </w:pPr>
      <w:r>
        <w:rPr>
          <w:rStyle w:val="CommentReference"/>
        </w:rPr>
        <w:annotationRef/>
      </w:r>
      <w:r>
        <w:t>This is where you can introduce the overkill idea…</w:t>
      </w:r>
    </w:p>
  </w:comment>
  <w:comment w:id="405" w:author="Andrew Jackson" w:date="2017-01-19T12:07:00Z" w:initials="AJ">
    <w:p w14:paraId="0408BD42" w14:textId="376CC8AB" w:rsidR="001C6CF3" w:rsidRDefault="001C6CF3">
      <w:pPr>
        <w:pStyle w:val="CommentText"/>
      </w:pPr>
      <w:r>
        <w:rPr>
          <w:rStyle w:val="CommentReference"/>
        </w:rPr>
        <w:annotationRef/>
      </w:r>
      <w:r>
        <w:t>Im not quite sure what this sentence is aiming for.</w:t>
      </w:r>
    </w:p>
  </w:comment>
  <w:comment w:id="444" w:author="Chris C" w:date="2017-01-11T23:57:00Z" w:initials="CC">
    <w:p w14:paraId="4FD6E5A5" w14:textId="68B20637" w:rsidR="001C6CF3" w:rsidRDefault="001C6CF3">
      <w:pPr>
        <w:pStyle w:val="CommentText"/>
      </w:pPr>
      <w:r>
        <w:rPr>
          <w:rStyle w:val="CommentReference"/>
        </w:rPr>
        <w:annotationRef/>
      </w:r>
      <w:r>
        <w:t>This is the OLS prediction, do you use the PGLS of 0.68 from the same study in the estimate below? I think it is better just to use one.</w:t>
      </w:r>
    </w:p>
  </w:comment>
  <w:comment w:id="445" w:author="Kevin Healy" w:date="2017-01-17T23:55:00Z" w:initials="KH">
    <w:p w14:paraId="2A35A831" w14:textId="435C337D" w:rsidR="001C6CF3" w:rsidRDefault="001C6CF3">
      <w:pPr>
        <w:pStyle w:val="CommentText"/>
      </w:pPr>
      <w:r>
        <w:rPr>
          <w:rStyle w:val="CommentReference"/>
        </w:rPr>
        <w:annotationRef/>
      </w:r>
      <w:r>
        <w:t>I use the OLS prediction, its far more conservative as using the PGLS expontent would predict a body size scling exponent even lower than 0.51.</w:t>
      </w:r>
    </w:p>
  </w:comment>
  <w:comment w:id="446" w:author="Andrew Jackson" w:date="2017-01-19T12:13:00Z" w:initials="AJ">
    <w:p w14:paraId="01283A38" w14:textId="0D86B0EF" w:rsidR="001C6CF3" w:rsidRDefault="001C6CF3">
      <w:pPr>
        <w:pStyle w:val="CommentText"/>
      </w:pPr>
      <w:r>
        <w:rPr>
          <w:rStyle w:val="CommentReference"/>
        </w:rPr>
        <w:annotationRef/>
      </w:r>
      <w:r>
        <w:t>I agree with Chris. This is definitaely confusing, as in Eq1 above you used 0.88 from the same paper. Is this just a typo?</w:t>
      </w:r>
    </w:p>
  </w:comment>
  <w:comment w:id="447" w:author="Andrew Jackson" w:date="2017-01-19T12:17:00Z" w:initials="AJ">
    <w:p w14:paraId="180621DA" w14:textId="4067F891" w:rsidR="001C6CF3" w:rsidRDefault="001C6CF3">
      <w:pPr>
        <w:pStyle w:val="CommentText"/>
      </w:pPr>
      <w:r>
        <w:rPr>
          <w:rStyle w:val="CommentReference"/>
        </w:rPr>
        <w:annotationRef/>
      </w:r>
      <w:r>
        <w:t>Is this the correct term?  Is positive allometry more appropriate?</w:t>
      </w:r>
    </w:p>
  </w:comment>
  <w:comment w:id="448" w:author="Andrew Jackson" w:date="2017-01-19T12:19:00Z" w:initials="AJ">
    <w:p w14:paraId="75B8263B" w14:textId="6E84BAFB" w:rsidR="001C6CF3" w:rsidRDefault="001C6CF3">
      <w:pPr>
        <w:pStyle w:val="CommentText"/>
      </w:pPr>
      <w:r>
        <w:rPr>
          <w:rStyle w:val="CommentReference"/>
        </w:rPr>
        <w:annotationRef/>
      </w:r>
      <w:r>
        <w:t xml:space="preserve">Should we state our main findings here in the intro? </w:t>
      </w:r>
    </w:p>
  </w:comment>
  <w:comment w:id="449" w:author="Andrew Jackson" w:date="2017-01-19T12:20:00Z" w:initials="AJ">
    <w:p w14:paraId="2BC8F91D" w14:textId="1C181F10" w:rsidR="001C6CF3" w:rsidRDefault="001C6CF3">
      <w:pPr>
        <w:pStyle w:val="CommentText"/>
      </w:pPr>
      <w:r>
        <w:rPr>
          <w:rStyle w:val="CommentReference"/>
        </w:rPr>
        <w:annotationRef/>
      </w:r>
      <w:r>
        <w:t>Check this is sensible</w:t>
      </w:r>
    </w:p>
  </w:comment>
  <w:comment w:id="450" w:author="Andrew Jackson" w:date="2017-01-19T12:24:00Z" w:initials="AJ">
    <w:p w14:paraId="4AA83785" w14:textId="59FA81BF" w:rsidR="001C6CF3" w:rsidRDefault="001C6CF3">
      <w:pPr>
        <w:pStyle w:val="CommentText"/>
      </w:pPr>
      <w:r>
        <w:rPr>
          <w:rStyle w:val="CommentReference"/>
        </w:rPr>
        <w:annotationRef/>
      </w:r>
      <w:r>
        <w:t>So is this the mean estimate for both types of injection route, or for one or the other?.. also, if this effect is on the intercept alone, then the scaling exponent and hence proportional change with evolutionary time is  independent of injection route. ??</w:t>
      </w:r>
    </w:p>
  </w:comment>
  <w:comment w:id="451" w:author="Andrew Jackson" w:date="2017-01-19T19:33:00Z" w:initials="AJ">
    <w:p w14:paraId="01CA3720" w14:textId="3E2116D2" w:rsidR="001C6CF3" w:rsidRDefault="001C6CF3">
      <w:pPr>
        <w:pStyle w:val="CommentText"/>
      </w:pPr>
      <w:r>
        <w:rPr>
          <w:rStyle w:val="CommentReference"/>
        </w:rPr>
        <w:annotationRef/>
      </w:r>
      <w:r>
        <w:t>Maybe check my sums if you want to include this.</w:t>
      </w:r>
    </w:p>
  </w:comment>
  <w:comment w:id="452" w:author="Andrew Jackson" w:date="2017-01-19T19:34:00Z" w:initials="AJ">
    <w:p w14:paraId="1675589A" w14:textId="13EA86E4" w:rsidR="001C6CF3" w:rsidRDefault="001C6CF3">
      <w:pPr>
        <w:pStyle w:val="CommentText"/>
      </w:pPr>
      <w:r>
        <w:rPr>
          <w:rStyle w:val="CommentReference"/>
        </w:rPr>
        <w:annotationRef/>
      </w:r>
      <w:r>
        <w:rPr>
          <w:rStyle w:val="CommentReference"/>
        </w:rPr>
        <w:t>Remind us what data this is.</w:t>
      </w:r>
    </w:p>
  </w:comment>
  <w:comment w:id="453" w:author="Andrew Jackson" w:date="2017-01-19T19:35:00Z" w:initials="AJ">
    <w:p w14:paraId="274582B7" w14:textId="261A4BA6" w:rsidR="001C6CF3" w:rsidRDefault="001C6CF3">
      <w:pPr>
        <w:pStyle w:val="CommentText"/>
      </w:pPr>
      <w:r>
        <w:rPr>
          <w:rStyle w:val="CommentReference"/>
        </w:rPr>
        <w:annotationRef/>
      </w:r>
      <w:r>
        <w:t xml:space="preserve">This probably needs interpretation here. </w:t>
      </w:r>
    </w:p>
  </w:comment>
  <w:comment w:id="454" w:author="Andrew Jackson" w:date="2017-01-19T19:37:00Z" w:initials="AJ">
    <w:p w14:paraId="16D67F02" w14:textId="436C078E" w:rsidR="001C6CF3" w:rsidRDefault="001C6CF3">
      <w:pPr>
        <w:pStyle w:val="CommentText"/>
      </w:pPr>
      <w:r>
        <w:rPr>
          <w:rStyle w:val="CommentReference"/>
        </w:rPr>
        <w:annotationRef/>
      </w:r>
      <w:r>
        <w:t>Do you mean in the opposite direction, to a less extent, or is this statement just a filler with no direct relevance to the relationship?</w:t>
      </w:r>
    </w:p>
  </w:comment>
  <w:comment w:id="455" w:author="Andrew Jackson" w:date="2017-01-19T19:38:00Z" w:initials="AJ">
    <w:p w14:paraId="226AAA67" w14:textId="3876C10B" w:rsidR="001C6CF3" w:rsidRDefault="001C6CF3">
      <w:pPr>
        <w:pStyle w:val="CommentText"/>
      </w:pPr>
      <w:r>
        <w:rPr>
          <w:rStyle w:val="CommentReference"/>
        </w:rPr>
        <w:annotationRef/>
      </w:r>
      <w:r>
        <w:t>How important? Can you quantify? Else perhaps just delete this word.</w:t>
      </w:r>
    </w:p>
  </w:comment>
  <w:comment w:id="456" w:author="Kevin Healy" w:date="2017-02-09T11:24:00Z" w:initials="KH">
    <w:p w14:paraId="76B17E85" w14:textId="6AC92EAF" w:rsidR="00643DD6" w:rsidRDefault="00643DD6">
      <w:pPr>
        <w:pStyle w:val="CommentText"/>
      </w:pPr>
      <w:r>
        <w:rPr>
          <w:rStyle w:val="CommentReference"/>
        </w:rPr>
        <w:annotationRef/>
      </w:r>
      <w:r>
        <w:t>Check that this is too much of a repeat</w:t>
      </w:r>
    </w:p>
  </w:comment>
  <w:comment w:id="457" w:author="Andrew Jackson" w:date="2017-01-19T19:41:00Z" w:initials="AJ">
    <w:p w14:paraId="4C69365C" w14:textId="694F35E6" w:rsidR="001C6CF3" w:rsidRDefault="001C6CF3">
      <w:pPr>
        <w:pStyle w:val="CommentText"/>
      </w:pPr>
      <w:r>
        <w:rPr>
          <w:rStyle w:val="CommentReference"/>
        </w:rPr>
        <w:annotationRef/>
      </w:r>
      <w:r>
        <w:t>This is a great finding</w:t>
      </w:r>
    </w:p>
  </w:comment>
  <w:comment w:id="458" w:author="Andrew Jackson" w:date="2017-01-19T19:42:00Z" w:initials="AJ">
    <w:p w14:paraId="593F1F67" w14:textId="0485ED2A" w:rsidR="001C6CF3" w:rsidRDefault="001C6CF3">
      <w:pPr>
        <w:pStyle w:val="CommentText"/>
      </w:pPr>
      <w:r>
        <w:rPr>
          <w:rStyle w:val="CommentReference"/>
        </w:rPr>
        <w:annotationRef/>
      </w:r>
      <w:r>
        <w:t>Delete if you want.</w:t>
      </w:r>
    </w:p>
  </w:comment>
  <w:comment w:id="459" w:author="Andrew Jackson" w:date="2017-01-19T19:47:00Z" w:initials="AJ">
    <w:p w14:paraId="14FFA2DA" w14:textId="1B4466D9" w:rsidR="001C6CF3" w:rsidRDefault="001C6CF3">
      <w:pPr>
        <w:pStyle w:val="CommentText"/>
      </w:pPr>
      <w:r>
        <w:rPr>
          <w:rStyle w:val="CommentReference"/>
        </w:rPr>
        <w:annotationRef/>
      </w:r>
      <w:r>
        <w:t>Are you implying here that his is a neutral selection mechanism? If so, im not convinced its that straight forward. A duplication event is just a process, the outcome might be of positive, negative or neutral value to the hos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18268" w15:done="0"/>
  <w15:commentEx w15:paraId="283F0218" w15:done="0"/>
  <w15:commentEx w15:paraId="22CBF5D8" w15:done="0"/>
  <w15:commentEx w15:paraId="0FE9FB86" w15:done="0"/>
  <w15:commentEx w15:paraId="036AECE0" w15:done="0"/>
  <w15:commentEx w15:paraId="596705FA" w15:done="0"/>
  <w15:commentEx w15:paraId="41481F10" w15:done="0"/>
  <w15:commentEx w15:paraId="551437B9" w15:done="0"/>
  <w15:commentEx w15:paraId="3626981C" w15:done="0"/>
  <w15:commentEx w15:paraId="7D6910D7" w15:done="0"/>
  <w15:commentEx w15:paraId="07F39CC6" w15:done="0"/>
  <w15:commentEx w15:paraId="0408BD42" w15:done="0"/>
  <w15:commentEx w15:paraId="4FD6E5A5" w15:done="0"/>
  <w15:commentEx w15:paraId="2A35A831" w15:paraIdParent="4FD6E5A5" w15:done="0"/>
  <w15:commentEx w15:paraId="01283A38" w15:done="0"/>
  <w15:commentEx w15:paraId="180621DA" w15:done="0"/>
  <w15:commentEx w15:paraId="75B8263B" w15:done="0"/>
  <w15:commentEx w15:paraId="2BC8F91D" w15:done="0"/>
  <w15:commentEx w15:paraId="4AA83785" w15:done="0"/>
  <w15:commentEx w15:paraId="01CA3720" w15:done="0"/>
  <w15:commentEx w15:paraId="1675589A" w15:done="0"/>
  <w15:commentEx w15:paraId="274582B7" w15:done="0"/>
  <w15:commentEx w15:paraId="16D67F02" w15:done="0"/>
  <w15:commentEx w15:paraId="226AAA67" w15:done="0"/>
  <w15:commentEx w15:paraId="76B17E85" w15:done="0"/>
  <w15:commentEx w15:paraId="4C69365C" w15:done="0"/>
  <w15:commentEx w15:paraId="593F1F67" w15:done="0"/>
  <w15:commentEx w15:paraId="14FFA2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DBB"/>
    <w:rsid w:val="00006F42"/>
    <w:rsid w:val="00011114"/>
    <w:rsid w:val="00013FCD"/>
    <w:rsid w:val="00014CCB"/>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76DF8"/>
    <w:rsid w:val="00080582"/>
    <w:rsid w:val="00080E86"/>
    <w:rsid w:val="0008546F"/>
    <w:rsid w:val="00086F27"/>
    <w:rsid w:val="000965FE"/>
    <w:rsid w:val="0009670D"/>
    <w:rsid w:val="000A7D77"/>
    <w:rsid w:val="000B594C"/>
    <w:rsid w:val="000C167E"/>
    <w:rsid w:val="000C6E9C"/>
    <w:rsid w:val="000C7AD8"/>
    <w:rsid w:val="000E5E13"/>
    <w:rsid w:val="000E646A"/>
    <w:rsid w:val="000E6823"/>
    <w:rsid w:val="000E7B97"/>
    <w:rsid w:val="000E7D67"/>
    <w:rsid w:val="000F0566"/>
    <w:rsid w:val="000F1768"/>
    <w:rsid w:val="000F7630"/>
    <w:rsid w:val="0010268C"/>
    <w:rsid w:val="0010580E"/>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C05B0"/>
    <w:rsid w:val="001C18A4"/>
    <w:rsid w:val="001C39D4"/>
    <w:rsid w:val="001C3EAF"/>
    <w:rsid w:val="001C6CF3"/>
    <w:rsid w:val="001D0048"/>
    <w:rsid w:val="001D3BDE"/>
    <w:rsid w:val="001E1B7B"/>
    <w:rsid w:val="001E64EB"/>
    <w:rsid w:val="001E7A8C"/>
    <w:rsid w:val="001F01BC"/>
    <w:rsid w:val="001F2442"/>
    <w:rsid w:val="001F2A82"/>
    <w:rsid w:val="002008FB"/>
    <w:rsid w:val="00201FC6"/>
    <w:rsid w:val="002021D9"/>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1687"/>
    <w:rsid w:val="002D69DA"/>
    <w:rsid w:val="002D6EF0"/>
    <w:rsid w:val="002E46FC"/>
    <w:rsid w:val="002E6894"/>
    <w:rsid w:val="002F0433"/>
    <w:rsid w:val="002F76AD"/>
    <w:rsid w:val="00302A58"/>
    <w:rsid w:val="00302E87"/>
    <w:rsid w:val="0030731B"/>
    <w:rsid w:val="0030749B"/>
    <w:rsid w:val="00311727"/>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26ABB"/>
    <w:rsid w:val="004305B6"/>
    <w:rsid w:val="004426D3"/>
    <w:rsid w:val="004434F0"/>
    <w:rsid w:val="00445032"/>
    <w:rsid w:val="00445922"/>
    <w:rsid w:val="00450E49"/>
    <w:rsid w:val="00451D52"/>
    <w:rsid w:val="00456D3B"/>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D5260"/>
    <w:rsid w:val="004D74F2"/>
    <w:rsid w:val="004E17C2"/>
    <w:rsid w:val="004E24BD"/>
    <w:rsid w:val="004E3D0A"/>
    <w:rsid w:val="004E72A3"/>
    <w:rsid w:val="004F2E54"/>
    <w:rsid w:val="004F4D94"/>
    <w:rsid w:val="004F5738"/>
    <w:rsid w:val="004F6F55"/>
    <w:rsid w:val="0050288B"/>
    <w:rsid w:val="00502BCC"/>
    <w:rsid w:val="005073B4"/>
    <w:rsid w:val="00512E92"/>
    <w:rsid w:val="00514520"/>
    <w:rsid w:val="00516519"/>
    <w:rsid w:val="00523C36"/>
    <w:rsid w:val="005266A2"/>
    <w:rsid w:val="005308E0"/>
    <w:rsid w:val="00535271"/>
    <w:rsid w:val="00535369"/>
    <w:rsid w:val="00540703"/>
    <w:rsid w:val="0054298B"/>
    <w:rsid w:val="00544E2D"/>
    <w:rsid w:val="005619A7"/>
    <w:rsid w:val="005640AD"/>
    <w:rsid w:val="005659ED"/>
    <w:rsid w:val="005708DD"/>
    <w:rsid w:val="005718A8"/>
    <w:rsid w:val="00577056"/>
    <w:rsid w:val="00577205"/>
    <w:rsid w:val="00582241"/>
    <w:rsid w:val="00582E28"/>
    <w:rsid w:val="00585B1C"/>
    <w:rsid w:val="0058661B"/>
    <w:rsid w:val="005900AF"/>
    <w:rsid w:val="00594499"/>
    <w:rsid w:val="005967AF"/>
    <w:rsid w:val="00597E53"/>
    <w:rsid w:val="005B016A"/>
    <w:rsid w:val="005B211F"/>
    <w:rsid w:val="005B7F56"/>
    <w:rsid w:val="005C10A7"/>
    <w:rsid w:val="005C6A1A"/>
    <w:rsid w:val="005C7BF7"/>
    <w:rsid w:val="005D5BB9"/>
    <w:rsid w:val="005E167B"/>
    <w:rsid w:val="005E49C9"/>
    <w:rsid w:val="005E66F3"/>
    <w:rsid w:val="005F2CAA"/>
    <w:rsid w:val="005F398B"/>
    <w:rsid w:val="0060250A"/>
    <w:rsid w:val="006034F2"/>
    <w:rsid w:val="006054D8"/>
    <w:rsid w:val="00614482"/>
    <w:rsid w:val="00620B75"/>
    <w:rsid w:val="006222AB"/>
    <w:rsid w:val="00623576"/>
    <w:rsid w:val="00633A2D"/>
    <w:rsid w:val="006348B9"/>
    <w:rsid w:val="006378DF"/>
    <w:rsid w:val="00643DD6"/>
    <w:rsid w:val="00654E12"/>
    <w:rsid w:val="00655AB5"/>
    <w:rsid w:val="0066083C"/>
    <w:rsid w:val="00661C86"/>
    <w:rsid w:val="0067011C"/>
    <w:rsid w:val="006747A6"/>
    <w:rsid w:val="00684702"/>
    <w:rsid w:val="00686AF0"/>
    <w:rsid w:val="00690295"/>
    <w:rsid w:val="0069362A"/>
    <w:rsid w:val="00694756"/>
    <w:rsid w:val="006A12D0"/>
    <w:rsid w:val="006A35DA"/>
    <w:rsid w:val="006A7C8F"/>
    <w:rsid w:val="006B0A42"/>
    <w:rsid w:val="006B3138"/>
    <w:rsid w:val="006B4792"/>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525"/>
    <w:rsid w:val="00706549"/>
    <w:rsid w:val="0071362B"/>
    <w:rsid w:val="007145DD"/>
    <w:rsid w:val="0071716B"/>
    <w:rsid w:val="0072076F"/>
    <w:rsid w:val="00725A8B"/>
    <w:rsid w:val="00746F2C"/>
    <w:rsid w:val="0075083B"/>
    <w:rsid w:val="00755B76"/>
    <w:rsid w:val="0076145F"/>
    <w:rsid w:val="00766286"/>
    <w:rsid w:val="00766C42"/>
    <w:rsid w:val="00770466"/>
    <w:rsid w:val="00770872"/>
    <w:rsid w:val="007723F0"/>
    <w:rsid w:val="00776912"/>
    <w:rsid w:val="00782764"/>
    <w:rsid w:val="00785612"/>
    <w:rsid w:val="00792B3D"/>
    <w:rsid w:val="00794346"/>
    <w:rsid w:val="00794AA9"/>
    <w:rsid w:val="00794DE1"/>
    <w:rsid w:val="00796CF1"/>
    <w:rsid w:val="007A07B1"/>
    <w:rsid w:val="007B0327"/>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1440B"/>
    <w:rsid w:val="009148C6"/>
    <w:rsid w:val="0091615C"/>
    <w:rsid w:val="009178CB"/>
    <w:rsid w:val="00921636"/>
    <w:rsid w:val="00925C5C"/>
    <w:rsid w:val="00925D0F"/>
    <w:rsid w:val="009305C4"/>
    <w:rsid w:val="009352B0"/>
    <w:rsid w:val="0093638C"/>
    <w:rsid w:val="0093758B"/>
    <w:rsid w:val="00945F40"/>
    <w:rsid w:val="009505B9"/>
    <w:rsid w:val="00954A56"/>
    <w:rsid w:val="00961551"/>
    <w:rsid w:val="00962A65"/>
    <w:rsid w:val="0096602C"/>
    <w:rsid w:val="00966F0B"/>
    <w:rsid w:val="00970307"/>
    <w:rsid w:val="0097166C"/>
    <w:rsid w:val="009751BF"/>
    <w:rsid w:val="00977177"/>
    <w:rsid w:val="00983098"/>
    <w:rsid w:val="00986BDF"/>
    <w:rsid w:val="00991467"/>
    <w:rsid w:val="00994B38"/>
    <w:rsid w:val="00996542"/>
    <w:rsid w:val="009A3A27"/>
    <w:rsid w:val="009A637D"/>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A01F3E"/>
    <w:rsid w:val="00A02487"/>
    <w:rsid w:val="00A047EC"/>
    <w:rsid w:val="00A04C0A"/>
    <w:rsid w:val="00A05682"/>
    <w:rsid w:val="00A05A5E"/>
    <w:rsid w:val="00A217D5"/>
    <w:rsid w:val="00A23552"/>
    <w:rsid w:val="00A24A84"/>
    <w:rsid w:val="00A30B5D"/>
    <w:rsid w:val="00A32B51"/>
    <w:rsid w:val="00A32E19"/>
    <w:rsid w:val="00A35CD3"/>
    <w:rsid w:val="00A425F7"/>
    <w:rsid w:val="00A42C2A"/>
    <w:rsid w:val="00A44E59"/>
    <w:rsid w:val="00A47881"/>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4D93"/>
    <w:rsid w:val="00AF51A8"/>
    <w:rsid w:val="00AF6463"/>
    <w:rsid w:val="00B01859"/>
    <w:rsid w:val="00B02347"/>
    <w:rsid w:val="00B10450"/>
    <w:rsid w:val="00B11E9A"/>
    <w:rsid w:val="00B11EC0"/>
    <w:rsid w:val="00B1400A"/>
    <w:rsid w:val="00B16B42"/>
    <w:rsid w:val="00B26BB3"/>
    <w:rsid w:val="00B304BB"/>
    <w:rsid w:val="00B33A42"/>
    <w:rsid w:val="00B33E70"/>
    <w:rsid w:val="00B41671"/>
    <w:rsid w:val="00B4784A"/>
    <w:rsid w:val="00B52257"/>
    <w:rsid w:val="00B553E3"/>
    <w:rsid w:val="00B56EE6"/>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5C73"/>
    <w:rsid w:val="00BC6008"/>
    <w:rsid w:val="00BC78F1"/>
    <w:rsid w:val="00BD68FC"/>
    <w:rsid w:val="00BE07CC"/>
    <w:rsid w:val="00BE23D6"/>
    <w:rsid w:val="00BE2B42"/>
    <w:rsid w:val="00BE46B5"/>
    <w:rsid w:val="00BF7F7E"/>
    <w:rsid w:val="00C003FC"/>
    <w:rsid w:val="00C03DDC"/>
    <w:rsid w:val="00C177F0"/>
    <w:rsid w:val="00C20672"/>
    <w:rsid w:val="00C20DC4"/>
    <w:rsid w:val="00C23DDF"/>
    <w:rsid w:val="00C247AE"/>
    <w:rsid w:val="00C270C4"/>
    <w:rsid w:val="00C32AE9"/>
    <w:rsid w:val="00C3421A"/>
    <w:rsid w:val="00C35262"/>
    <w:rsid w:val="00C43AA1"/>
    <w:rsid w:val="00C43C14"/>
    <w:rsid w:val="00C571F1"/>
    <w:rsid w:val="00C57D70"/>
    <w:rsid w:val="00C60084"/>
    <w:rsid w:val="00C610C0"/>
    <w:rsid w:val="00C64EA8"/>
    <w:rsid w:val="00C6511B"/>
    <w:rsid w:val="00C73C47"/>
    <w:rsid w:val="00C76414"/>
    <w:rsid w:val="00C82254"/>
    <w:rsid w:val="00C827F6"/>
    <w:rsid w:val="00C850D9"/>
    <w:rsid w:val="00C87201"/>
    <w:rsid w:val="00C87AF5"/>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11FE"/>
    <w:rsid w:val="00D126A8"/>
    <w:rsid w:val="00D140A2"/>
    <w:rsid w:val="00D143A9"/>
    <w:rsid w:val="00D216F4"/>
    <w:rsid w:val="00D22179"/>
    <w:rsid w:val="00D23118"/>
    <w:rsid w:val="00D2389A"/>
    <w:rsid w:val="00D2650F"/>
    <w:rsid w:val="00D266F1"/>
    <w:rsid w:val="00D26E0D"/>
    <w:rsid w:val="00D32E16"/>
    <w:rsid w:val="00D32F6A"/>
    <w:rsid w:val="00D3303D"/>
    <w:rsid w:val="00D3393F"/>
    <w:rsid w:val="00D3697C"/>
    <w:rsid w:val="00D42987"/>
    <w:rsid w:val="00D44136"/>
    <w:rsid w:val="00D45F7F"/>
    <w:rsid w:val="00D50CA3"/>
    <w:rsid w:val="00D550F7"/>
    <w:rsid w:val="00D57E9E"/>
    <w:rsid w:val="00D6184F"/>
    <w:rsid w:val="00D6784F"/>
    <w:rsid w:val="00D67A69"/>
    <w:rsid w:val="00D7593B"/>
    <w:rsid w:val="00D7739B"/>
    <w:rsid w:val="00D804CC"/>
    <w:rsid w:val="00D86625"/>
    <w:rsid w:val="00D91852"/>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3B4D"/>
    <w:rsid w:val="00E30CCB"/>
    <w:rsid w:val="00E31254"/>
    <w:rsid w:val="00E36631"/>
    <w:rsid w:val="00E37799"/>
    <w:rsid w:val="00E42C20"/>
    <w:rsid w:val="00E651E2"/>
    <w:rsid w:val="00E70137"/>
    <w:rsid w:val="00E70366"/>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42A7"/>
    <w:rsid w:val="00ED4D0F"/>
    <w:rsid w:val="00EE01E3"/>
    <w:rsid w:val="00EE0875"/>
    <w:rsid w:val="00EE100D"/>
    <w:rsid w:val="00EE157A"/>
    <w:rsid w:val="00EE59FD"/>
    <w:rsid w:val="00EE764D"/>
    <w:rsid w:val="00EF0BD9"/>
    <w:rsid w:val="00EF254F"/>
    <w:rsid w:val="00EF514D"/>
    <w:rsid w:val="00EF5AB1"/>
    <w:rsid w:val="00F004B7"/>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6E95"/>
    <w:rsid w:val="00FC4216"/>
    <w:rsid w:val="00FC57AC"/>
    <w:rsid w:val="00FC6243"/>
    <w:rsid w:val="00FE3880"/>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1695305874">
          <w:marLeft w:val="0"/>
          <w:marRight w:val="0"/>
          <w:marTop w:val="0"/>
          <w:marBottom w:val="0"/>
          <w:divBdr>
            <w:top w:val="none" w:sz="0" w:space="0" w:color="auto"/>
            <w:left w:val="none" w:sz="0" w:space="0" w:color="auto"/>
            <w:bottom w:val="none" w:sz="0" w:space="0" w:color="auto"/>
            <w:right w:val="none" w:sz="0" w:space="0" w:color="auto"/>
          </w:divBdr>
        </w:div>
        <w:div w:id="382828028">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22CAF6-5EDE-5140-8D45-4F0146D08FAC}">
  <ds:schemaRefs>
    <ds:schemaRef ds:uri="http://schemas.openxmlformats.org/officeDocument/2006/bibliography"/>
  </ds:schemaRefs>
</ds:datastoreItem>
</file>

<file path=customXml/itemProps2.xml><?xml version="1.0" encoding="utf-8"?>
<ds:datastoreItem xmlns:ds="http://schemas.openxmlformats.org/officeDocument/2006/customXml" ds:itemID="{F27FBC27-0774-6D49-BE95-1EB4E52A4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24</Pages>
  <Words>20584</Words>
  <Characters>117332</Characters>
  <Application>Microsoft Macintosh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7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5</cp:revision>
  <cp:lastPrinted>2016-12-29T16:00:00Z</cp:lastPrinted>
  <dcterms:created xsi:type="dcterms:W3CDTF">2017-02-06T18:14:00Z</dcterms:created>
  <dcterms:modified xsi:type="dcterms:W3CDTF">2017-02-09T17:50:00Z</dcterms:modified>
</cp:coreProperties>
</file>